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64B2ADD7" w:rsidR="00594767" w:rsidRPr="00927584" w:rsidRDefault="00594767" w:rsidP="00594767">
      <w:pPr>
        <w:spacing w:line="360" w:lineRule="auto"/>
        <w:jc w:val="both"/>
      </w:pPr>
      <w:r w:rsidRPr="00927584">
        <w:t>1. Intraspecific variation exists in a wide range of biological processes</w:t>
      </w:r>
      <w:ins w:id="0" w:author="FRANCISCO DE BORJA JIMENEZ-ALFARO GONZALEZ" w:date="2024-08-20T09:11:00Z" w16du:dateUtc="2024-08-20T07:11:00Z">
        <w:r w:rsidR="0001495D">
          <w:t>,</w:t>
        </w:r>
      </w:ins>
      <w:r w:rsidRPr="00927584">
        <w:t xml:space="preserve"> </w:t>
      </w:r>
      <w:del w:id="1" w:author="FRANCISCO DE BORJA JIMENEZ-ALFARO GONZALEZ" w:date="2024-08-20T09:11:00Z" w16du:dateUtc="2024-08-20T07:11:00Z">
        <w:r w:rsidRPr="00927584" w:rsidDel="0001495D">
          <w:delText>and is the source for</w:delText>
        </w:r>
      </w:del>
      <w:ins w:id="2" w:author="FRANCISCO DE BORJA JIMENEZ-ALFARO GONZALEZ" w:date="2024-08-20T09:11:00Z" w16du:dateUtc="2024-08-20T07:11:00Z">
        <w:r w:rsidR="0001495D">
          <w:t>promoting</w:t>
        </w:r>
      </w:ins>
      <w:r w:rsidRPr="00927584">
        <w:t xml:space="preserve"> species adaptation to environmental changes. </w:t>
      </w:r>
      <w:commentRangeStart w:id="3"/>
      <w:commentRangeStart w:id="4"/>
      <w:r w:rsidRPr="00927584">
        <w:t xml:space="preserve">Plant reproduction by seed relies on seed germination, an irreversible physiological process regulated by environmental temperature and water availability. </w:t>
      </w:r>
      <w:commentRangeEnd w:id="3"/>
      <w:r w:rsidR="0001495D">
        <w:rPr>
          <w:rStyle w:val="Rimandocommento"/>
        </w:rPr>
        <w:commentReference w:id="3"/>
      </w:r>
      <w:commentRangeEnd w:id="4"/>
      <w:r w:rsidR="00AC009E">
        <w:rPr>
          <w:rStyle w:val="Rimandocommento"/>
        </w:rPr>
        <w:commentReference w:id="4"/>
      </w:r>
      <w:r w:rsidRPr="00927584">
        <w:t xml:space="preserve">Intraspecific variation in the thermal thresholds for germination is widespread in seed plants and has been the subject of abundant research. However, much less is known about intraspecific variation in </w:t>
      </w:r>
      <w:del w:id="5" w:author="Diana María Cruz Tejada" w:date="2024-08-22T11:58:00Z" w16du:dateUtc="2024-08-22T09:58:00Z">
        <w:r w:rsidRPr="00927584" w:rsidDel="00AC009E">
          <w:delText xml:space="preserve">the </w:delText>
        </w:r>
      </w:del>
      <w:r w:rsidRPr="00927584">
        <w:t xml:space="preserve">water thresholds for seed germination. </w:t>
      </w:r>
      <w:ins w:id="6" w:author="Diana María Cruz Tejada" w:date="2024-08-22T12:00:00Z" w16du:dateUtc="2024-08-22T10:00:00Z">
        <w:r w:rsidR="00AC009E">
          <w:t xml:space="preserve">Despite that </w:t>
        </w:r>
      </w:ins>
      <w:del w:id="7" w:author="Diana María Cruz Tejada" w:date="2024-08-22T12:00:00Z" w16du:dateUtc="2024-08-22T10:00:00Z">
        <w:r w:rsidRPr="00927584" w:rsidDel="00AC009E">
          <w:delText>T</w:delText>
        </w:r>
      </w:del>
      <w:ins w:id="8" w:author="Diana María Cruz Tejada" w:date="2024-08-22T12:00:00Z" w16du:dateUtc="2024-08-22T10:00:00Z">
        <w:r w:rsidR="00AC009E">
          <w:t>t</w:t>
        </w:r>
      </w:ins>
      <w:r w:rsidRPr="00927584">
        <w: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w:t>
      </w:r>
      <w:del w:id="9" w:author="Diana María Cruz Tejada" w:date="2024-08-22T12:00:00Z" w16du:dateUtc="2024-08-22T10:00:00Z">
        <w:r w:rsidRPr="00927584" w:rsidDel="00AC009E">
          <w:delText xml:space="preserve">but this significance </w:delText>
        </w:r>
      </w:del>
      <w:ins w:id="10" w:author="Diana María Cruz Tejada" w:date="2024-08-22T12:00:00Z" w16du:dateUtc="2024-08-22T10:00:00Z">
        <w:r w:rsidR="00AC009E">
          <w:t xml:space="preserve">it </w:t>
        </w:r>
      </w:ins>
      <w:r w:rsidRPr="00927584">
        <w:t>has never been tested at microclimatic scales.</w:t>
      </w:r>
    </w:p>
    <w:p w14:paraId="6D7F9502" w14:textId="00E3A61A"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w:t>
      </w:r>
      <w:del w:id="11" w:author="Diana María Cruz Tejada" w:date="2024-08-22T12:04:00Z" w16du:dateUtc="2024-08-22T10:04:00Z">
        <w:r w:rsidRPr="00927584" w:rsidDel="00584169">
          <w:delText xml:space="preserve">the species </w:delText>
        </w:r>
      </w:del>
      <w:r w:rsidRPr="00927584">
        <w:rPr>
          <w:i/>
          <w:iCs/>
        </w:rPr>
        <w:t xml:space="preserve">Dianthus </w:t>
      </w:r>
      <w:proofErr w:type="spellStart"/>
      <w:r w:rsidRPr="00927584">
        <w:rPr>
          <w:i/>
          <w:iCs/>
        </w:rPr>
        <w:t>langeanus</w:t>
      </w:r>
      <w:proofErr w:type="spellEnd"/>
      <w:r w:rsidRPr="00927584">
        <w:rPr>
          <w:i/>
          <w:iCs/>
        </w:rPr>
        <w:t xml:space="preserve">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3DC2C778"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del w:id="12" w:author="Diana María Cruz Tejada" w:date="2024-08-22T12:06:00Z" w16du:dateUtc="2024-08-22T10:06:00Z">
        <w:r w:rsidRPr="00927584" w:rsidDel="00584169">
          <w:delText>,</w:delText>
        </w:r>
      </w:del>
      <w:ins w:id="13" w:author="Diana María Cruz Tejada" w:date="2024-08-22T12:06:00Z" w16du:dateUtc="2024-08-22T10:06:00Z">
        <w:r w:rsidR="00584169">
          <w:t xml:space="preserve"> (</w:t>
        </w:r>
      </w:ins>
      <w:del w:id="14" w:author="Diana María Cruz Tejada" w:date="2024-08-22T12:06:00Z" w16du:dateUtc="2024-08-22T10:06:00Z">
        <w:r w:rsidRPr="00927584" w:rsidDel="00584169">
          <w:delText xml:space="preserve"> </w:delText>
        </w:r>
      </w:del>
      <w:r w:rsidRPr="00927584">
        <w:t xml:space="preserve">i.e. </w:t>
      </w:r>
      <w:del w:id="15" w:author="Diana María Cruz Tejada" w:date="2024-08-22T12:07:00Z" w16du:dateUtc="2024-08-22T10:07:00Z">
        <w:r w:rsidRPr="00927584" w:rsidDel="00584169">
          <w:delText xml:space="preserve">there was </w:delText>
        </w:r>
      </w:del>
      <w:r w:rsidRPr="00927584">
        <w:t>intraspecific variation in germination responses to water stress</w:t>
      </w:r>
      <w:ins w:id="16" w:author="Diana María Cruz Tejada" w:date="2024-08-22T12:06:00Z" w16du:dateUtc="2024-08-22T10:06:00Z">
        <w:r w:rsidR="00584169">
          <w:t>)</w:t>
        </w:r>
      </w:ins>
      <w:r w:rsidRPr="00927584">
        <w:t xml:space="preserve">.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w:t>
      </w:r>
      <w:del w:id="17" w:author="Diana María Cruz Tejada" w:date="2024-08-22T12:07:00Z" w16du:dateUtc="2024-08-22T10:07:00Z">
        <w:r w:rsidRPr="00927584" w:rsidDel="00584169">
          <w:delText xml:space="preserve">meaning </w:delText>
        </w:r>
      </w:del>
      <w:ins w:id="18" w:author="Diana María Cruz Tejada" w:date="2024-08-22T12:07:00Z" w16du:dateUtc="2024-08-22T10:07:00Z">
        <w:r w:rsidR="00584169">
          <w:t>indicating a</w:t>
        </w:r>
      </w:ins>
      <w:del w:id="19" w:author="Diana María Cruz Tejada" w:date="2024-08-22T12:07:00Z" w16du:dateUtc="2024-08-22T10:07:00Z">
        <w:r w:rsidRPr="00927584" w:rsidDel="00584169">
          <w:delText>t</w:delText>
        </w:r>
      </w:del>
      <w:ins w:id="20" w:author="Diana María Cruz Tejada" w:date="2024-08-22T12:07:00Z" w16du:dateUtc="2024-08-22T10:07:00Z">
        <w:r w:rsidR="00584169">
          <w:t xml:space="preserve"> </w:t>
        </w:r>
      </w:ins>
      <w:del w:id="21" w:author="Diana María Cruz Tejada" w:date="2024-08-22T12:07:00Z" w16du:dateUtc="2024-08-22T10:07:00Z">
        <w:r w:rsidRPr="00927584" w:rsidDel="00584169">
          <w:delText xml:space="preserve">heir germination was </w:delText>
        </w:r>
      </w:del>
      <w:r w:rsidRPr="00927584">
        <w:t>more drought-tolerant</w:t>
      </w:r>
      <w:ins w:id="22" w:author="Diana María Cruz Tejada" w:date="2024-08-22T12:07:00Z" w16du:dateUtc="2024-08-22T10:07:00Z">
        <w:r w:rsidR="00584169">
          <w:t xml:space="preserve"> germination</w:t>
        </w:r>
      </w:ins>
      <w:r w:rsidRPr="00927584">
        <w:t xml:space="preserve">. These results </w:t>
      </w:r>
      <w:del w:id="23" w:author="CLARA ESPINOSA DEL ALBA" w:date="2024-07-16T08:29:00Z">
        <w:r w:rsidRPr="00927584" w:rsidDel="007319EF">
          <w:delText xml:space="preserve">support </w:delText>
        </w:r>
      </w:del>
      <w:ins w:id="24"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25" w:author="CLARA ESPINOSA DEL ALBA" w:date="2024-07-16T08:30:00Z">
        <w:r w:rsidRPr="00927584" w:rsidDel="00100F42">
          <w:delText xml:space="preserve">has </w:delText>
        </w:r>
      </w:del>
      <w:ins w:id="26"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0E80A591" w:rsidR="00594767" w:rsidRPr="00927584" w:rsidRDefault="00594767" w:rsidP="00594767">
      <w:pPr>
        <w:spacing w:line="360" w:lineRule="auto"/>
        <w:jc w:val="both"/>
      </w:pPr>
      <w:r w:rsidRPr="00927584">
        <w:t>4. Synthesis: Our results indicate that the germination base water potential is a functional trait</w:t>
      </w:r>
      <w:ins w:id="27"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w:t>
      </w:r>
      <w:ins w:id="28" w:author="Diana María Cruz Tejada" w:date="2024-08-22T12:11:00Z" w16du:dateUtc="2024-08-22T10:11:00Z">
        <w:r w:rsidR="001066DB">
          <w:t xml:space="preserve"> </w:t>
        </w:r>
        <w:r w:rsidR="001066DB" w:rsidRPr="00927584">
          <w:t>potential</w:t>
        </w:r>
      </w:ins>
      <w:r w:rsidRPr="00927584">
        <w:t xml:space="preserve"> adaptation </w:t>
      </w:r>
      <w:del w:id="29" w:author="Diana María Cruz Tejada" w:date="2024-08-22T12:11:00Z" w16du:dateUtc="2024-08-22T10:11:00Z">
        <w:r w:rsidRPr="00927584" w:rsidDel="001066DB">
          <w:delText xml:space="preserve">potential </w:delText>
        </w:r>
      </w:del>
      <w:r w:rsidRPr="00927584">
        <w:t>of seed germination to both</w:t>
      </w:r>
      <w:ins w:id="30" w:author="Diana María Cruz Tejada" w:date="2024-08-22T12:11:00Z" w16du:dateUtc="2024-08-22T10:11:00Z">
        <w:r w:rsidR="001066DB">
          <w:t>,</w:t>
        </w:r>
      </w:ins>
      <w:r w:rsidRPr="00927584">
        <w:t xml:space="preserve">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r w:rsidRPr="009F1376">
        <w:rPr>
          <w:lang w:val="es-ES"/>
        </w:rPr>
        <w:t xml:space="preserve">Optional translated abstract (Spanish)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ψ</w:t>
      </w:r>
      <w:r w:rsidRPr="00927584">
        <w:rPr>
          <w:vertAlign w:val="subscript"/>
          <w:lang w:val="es-ES"/>
        </w:rPr>
        <w:t>b</w:t>
      </w:r>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927584">
        <w:rPr>
          <w:i/>
          <w:iCs/>
          <w:lang w:val="es-ES"/>
        </w:rPr>
        <w:t>Dianthus langeanus</w:t>
      </w:r>
      <w:r w:rsidRPr="00927584">
        <w:rPr>
          <w:lang w:val="es-ES"/>
        </w:rPr>
        <w:t xml:space="preserve"> (Caryophyllaceae), separadas a intervalos de 10m, y con condiciones microclimáticas contrastantes registradas en campo. Medimos las respuestas de germinación al estrés hídrico usando soluciones de polietilenglicol (PEG). Ajustamos modelos “hydro-time” para calcular ψ</w:t>
      </w:r>
      <w:r w:rsidRPr="00927584">
        <w:rPr>
          <w:vertAlign w:val="subscript"/>
          <w:lang w:val="es-ES"/>
        </w:rPr>
        <w:t>b</w:t>
      </w:r>
      <w:r w:rsidRPr="00927584">
        <w:rPr>
          <w:lang w:val="es-ES"/>
        </w:rPr>
        <w:t xml:space="preserve"> para la germinación en cada subpoblación y examinamos la predicción de que semillas de subpoblaciones con condiciones más cálidas y secas tendrán ψ</w:t>
      </w:r>
      <w:r w:rsidRPr="00927584">
        <w:rPr>
          <w:vertAlign w:val="subscript"/>
          <w:lang w:val="es-ES"/>
        </w:rPr>
        <w:t>b</w:t>
      </w:r>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3. Encontramos diferencias significativas entre los ψ</w:t>
      </w:r>
      <w:r w:rsidRPr="00927584">
        <w:rPr>
          <w:vertAlign w:val="subscript"/>
          <w:lang w:val="es-ES"/>
        </w:rPr>
        <w:t>b</w:t>
      </w:r>
      <w:r w:rsidRPr="00927584">
        <w:rPr>
          <w:lang w:val="es-ES"/>
        </w:rPr>
        <w:t xml:space="preserve"> de las subpoblaciones, i.e. hay variación intraespecífica en la respuesta al estrés hídrico. Semillas de subpoblaciones con condiciones más cálidas y secas tuvieron ψ</w:t>
      </w:r>
      <w:r w:rsidRPr="00927584">
        <w:rPr>
          <w:vertAlign w:val="subscript"/>
          <w:lang w:val="es-ES"/>
        </w:rPr>
        <w:t>b</w:t>
      </w:r>
      <w:r w:rsidRPr="00927584">
        <w:rPr>
          <w:lang w:val="es-ES"/>
        </w:rPr>
        <w:t xml:space="preserve"> más bajos, lo que significa que su germinación es más tolerante a a la sequía. Estos resultados apoyan la hipótesis que la variación intraespecífica en ψ</w:t>
      </w:r>
      <w:r w:rsidRPr="00927584">
        <w:rPr>
          <w:vertAlign w:val="subscript"/>
          <w:lang w:val="es-ES"/>
        </w:rPr>
        <w:t>b</w:t>
      </w:r>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4. Síntesis. Nuestros resultados indican que el ψ</w:t>
      </w:r>
      <w:r w:rsidRPr="00927584">
        <w:rPr>
          <w:vertAlign w:val="subscript"/>
          <w:lang w:val="es-ES"/>
        </w:rPr>
        <w:t>b</w:t>
      </w:r>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ito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3240F85A"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w:t>
      </w:r>
      <w:del w:id="31" w:author="Diana María Cruz Tejada" w:date="2024-08-22T12:18:00Z" w16du:dateUtc="2024-08-22T10:18:00Z">
        <w:r w:rsidRPr="00927584" w:rsidDel="009069DD">
          <w:delText xml:space="preserve"> At the same time, t</w:delText>
        </w:r>
      </w:del>
      <w:ins w:id="32" w:author="Diana María Cruz Tejada" w:date="2024-08-22T12:18:00Z" w16du:dateUtc="2024-08-22T10:18:00Z">
        <w:r w:rsidR="009069DD">
          <w:t>T</w:t>
        </w:r>
      </w:ins>
      <w:r w:rsidRPr="00927584">
        <w:t xml:space="preserve">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33" w:author="CLARA ESPINOSA DEL ALBA" w:date="2024-07-16T09:35:00Z">
        <w:r w:rsidRPr="00927584" w:rsidDel="003B6529">
          <w:delText xml:space="preserve">largely </w:delText>
        </w:r>
      </w:del>
      <w:ins w:id="34"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B1CBA27"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ins w:id="35" w:author="Diana María Cruz Tejada" w:date="2024-08-22T12:22:00Z" w16du:dateUtc="2024-08-22T10:22:00Z">
        <w:r w:rsidR="009069DD">
          <w:t xml:space="preserve"> is the occurrence of germination during the </w:t>
        </w:r>
        <w:r w:rsidR="009069DD" w:rsidRPr="00927584">
          <w:t>water-available periods</w:t>
        </w:r>
        <w:r w:rsidR="009069DD">
          <w:t xml:space="preserve">, </w:t>
        </w:r>
      </w:ins>
      <w:r w:rsidRPr="00927584">
        <w:t xml:space="preserve"> </w:t>
      </w:r>
      <w:del w:id="36" w:author="Diana María Cruz Tejada" w:date="2024-08-22T12:22:00Z" w16du:dateUtc="2024-08-22T10:22:00Z">
        <w:r w:rsidRPr="00927584" w:rsidDel="009069DD">
          <w:delText xml:space="preserve">could be to match germination with water-available periods, thus </w:delText>
        </w:r>
      </w:del>
      <w:r w:rsidRPr="00927584">
        <w:t xml:space="preserve">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w:t>
      </w:r>
      <w:r w:rsidRPr="00927584">
        <w:lastRenderedPageBreak/>
        <w:t xml:space="preserve">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For </w:t>
      </w:r>
      <w:del w:id="37" w:author="Diana María Cruz Tejada" w:date="2024-08-22T12:39:00Z" w16du:dateUtc="2024-08-22T10:39:00Z">
        <w:r w:rsidRPr="00DD3073" w:rsidDel="00171849">
          <w:rPr>
            <w:lang w:val="es-ES"/>
          </w:rPr>
          <w:delText>example</w:delText>
        </w:r>
      </w:del>
      <w:ins w:id="38" w:author="Diana María Cruz Tejada" w:date="2024-08-22T12:39:00Z" w16du:dateUtc="2024-08-22T10:39:00Z">
        <w:r w:rsidR="00171849">
          <w:rPr>
            <w:lang w:val="es-ES"/>
          </w:rPr>
          <w:t>instance</w:t>
        </w:r>
      </w:ins>
      <w:r w:rsidRPr="00DD3073">
        <w:rPr>
          <w:lang w:val="es-ES"/>
        </w:rPr>
        <w:t xml:space="preserve">, results from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del w:id="39" w:author="Diana María Cruz Tejada" w:date="2024-08-22T12:38:00Z" w16du:dateUtc="2024-08-22T10:38:00Z">
        <w:r w:rsidR="00DF1093" w:rsidRPr="00DF1093" w:rsidDel="00171849">
          <w:rPr>
            <w:noProof/>
          </w:rPr>
          <w:delText>(</w:delText>
        </w:r>
      </w:del>
      <w:r w:rsidR="00DF1093" w:rsidRPr="00DF1093">
        <w:rPr>
          <w:noProof/>
        </w:rPr>
        <w:t xml:space="preserve">Dickman </w:t>
      </w:r>
      <w:r w:rsidR="00DF1093" w:rsidRPr="00DF1093">
        <w:rPr>
          <w:i/>
          <w:noProof/>
        </w:rPr>
        <w:t>et al.</w:t>
      </w:r>
      <w:r w:rsidR="00DF1093" w:rsidRPr="00DF1093">
        <w:rPr>
          <w:noProof/>
        </w:rPr>
        <w:t xml:space="preserve">, </w:t>
      </w:r>
      <w:ins w:id="40" w:author="Diana María Cruz Tejada" w:date="2024-08-22T12:38:00Z" w16du:dateUtc="2024-08-22T10:38:00Z">
        <w:r w:rsidR="00171849">
          <w:rPr>
            <w:noProof/>
          </w:rPr>
          <w:t>(</w:t>
        </w:r>
      </w:ins>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4513B84A"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ins w:id="41" w:author="Diana María Cruz Tejada" w:date="2024-08-22T12:39:00Z" w16du:dateUtc="2024-08-22T10:39:00Z">
        <w:r w:rsidR="00171849">
          <w:t xml:space="preserve">; </w:t>
        </w:r>
      </w:ins>
      <w:del w:id="42" w:author="Diana María Cruz Tejada" w:date="2024-08-22T12:39:00Z" w16du:dateUtc="2024-08-22T10:39:00Z">
        <w:r w:rsidRPr="00927584" w:rsidDel="00171849">
          <w:delText xml:space="preserve">, </w:delText>
        </w:r>
      </w:del>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del w:id="43" w:author="Diana María Cruz Tejada" w:date="2024-08-22T12:41:00Z" w16du:dateUtc="2024-08-22T10:41:00Z">
        <w:r w:rsidRPr="00927584" w:rsidDel="00171849">
          <w:delText>Because of these same microclimatic gradients</w:delText>
        </w:r>
      </w:del>
      <w:ins w:id="44" w:author="Diana María Cruz Tejada" w:date="2024-08-22T12:41:00Z" w16du:dateUtc="2024-08-22T10:41:00Z">
        <w:r w:rsidR="00171849">
          <w:t>Therefore</w:t>
        </w:r>
      </w:ins>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671B22AB"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w:t>
      </w:r>
      <w:ins w:id="45" w:author="Diana María Cruz Tejada" w:date="2024-08-22T12:45:00Z" w16du:dateUtc="2024-08-22T10:45:00Z">
        <w:r w:rsidR="00171849">
          <w:t>Within</w:t>
        </w:r>
      </w:ins>
      <w:del w:id="46" w:author="Diana María Cruz Tejada" w:date="2024-08-22T12:45:00Z" w16du:dateUtc="2024-08-22T10:45:00Z">
        <w:r w:rsidRPr="00927584" w:rsidDel="00171849">
          <w:delText>In</w:delText>
        </w:r>
      </w:del>
      <w:r w:rsidRPr="00927584">
        <w:t xml:space="preserve"> the hydro-time framework, </w:t>
      </w:r>
      <w:del w:id="47" w:author="Diana María Cruz Tejada" w:date="2024-08-22T12:45:00Z" w16du:dateUtc="2024-08-22T10:45:00Z">
        <w:r w:rsidRPr="00927584" w:rsidDel="00171849">
          <w:delText xml:space="preserve">for </w:delText>
        </w:r>
      </w:del>
      <w:r w:rsidRPr="00927584">
        <w:t xml:space="preserve">germination </w:t>
      </w:r>
      <w:ins w:id="48" w:author="Diana María Cruz Tejada" w:date="2024-08-22T12:45:00Z" w16du:dateUtc="2024-08-22T10:45:00Z">
        <w:r w:rsidR="00171849">
          <w:t xml:space="preserve">occurs </w:t>
        </w:r>
      </w:ins>
      <w:del w:id="49" w:author="Diana María Cruz Tejada" w:date="2024-08-22T12:45:00Z" w16du:dateUtc="2024-08-22T10:45:00Z">
        <w:r w:rsidRPr="00927584" w:rsidDel="00171849">
          <w:delText>to happen,</w:delText>
        </w:r>
      </w:del>
      <w:ins w:id="50" w:author="Diana María Cruz Tejada" w:date="2024-08-22T12:45:00Z" w16du:dateUtc="2024-08-22T10:45:00Z">
        <w:r w:rsidR="00171849">
          <w:t xml:space="preserve">when </w:t>
        </w:r>
      </w:ins>
      <w:del w:id="51" w:author="Diana María Cruz Tejada" w:date="2024-08-22T12:45:00Z" w16du:dateUtc="2024-08-22T10:45:00Z">
        <w:r w:rsidRPr="00927584" w:rsidDel="00171849">
          <w:delText xml:space="preserve"> </w:delText>
        </w:r>
      </w:del>
      <w:r w:rsidRPr="00927584">
        <w:t>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del w:id="52" w:author="Diana María Cruz Tejada" w:date="2024-08-22T12:46:00Z" w16du:dateUtc="2024-08-22T10:46:00Z">
        <w:r w:rsidRPr="00927584" w:rsidDel="00171849">
          <w:rPr>
            <w:rFonts w:cstheme="minorHAnsi"/>
          </w:rPr>
          <w:delText xml:space="preserve">and </w:delText>
        </w:r>
      </w:del>
      <w:r w:rsidRPr="00927584">
        <w:rPr>
          <w:rFonts w:cstheme="minorHAnsi"/>
        </w:rPr>
        <w:t>therefore</w:t>
      </w:r>
      <w:ins w:id="53" w:author="Diana María Cruz Tejada" w:date="2024-08-22T12:46:00Z" w16du:dateUtc="2024-08-22T10:46:00Z">
        <w:r w:rsidR="00171849">
          <w:rPr>
            <w:rFonts w:cstheme="minorHAnsi"/>
          </w:rPr>
          <w:t>,</w:t>
        </w:r>
      </w:ins>
      <w:r w:rsidRPr="00927584">
        <w:rPr>
          <w:rFonts w:cstheme="minorHAnsi"/>
        </w:rPr>
        <w:t xml:space="preserve"> calculating this parameter and its variation allows </w:t>
      </w:r>
      <w:del w:id="54" w:author="Diana María Cruz Tejada" w:date="2024-08-22T12:46:00Z" w16du:dateUtc="2024-08-22T10:46:00Z">
        <w:r w:rsidRPr="00927584" w:rsidDel="00171849">
          <w:rPr>
            <w:rFonts w:cstheme="minorHAnsi"/>
          </w:rPr>
          <w:delText>to test</w:delText>
        </w:r>
      </w:del>
      <w:ins w:id="55" w:author="Diana María Cruz Tejada" w:date="2024-08-22T12:46:00Z" w16du:dateUtc="2024-08-22T10:46:00Z">
        <w:r w:rsidR="00171849">
          <w:rPr>
            <w:rFonts w:cstheme="minorHAnsi"/>
          </w:rPr>
          <w:t>testing</w:t>
        </w:r>
      </w:ins>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56" w:author="CLARA ESPINOSA DEL ALBA" w:date="2024-08-05T15:14:00Z">
        <w:r w:rsidR="00D23554">
          <w:t xml:space="preserve"> with the aim </w:t>
        </w:r>
        <w:r w:rsidR="00650ADB">
          <w:t>to describe</w:t>
        </w:r>
        <w:r w:rsidR="007A6B49">
          <w:t xml:space="preserve"> how</w:t>
        </w:r>
      </w:ins>
      <w:ins w:id="57" w:author="CLARA ESPINOSA DEL ALBA" w:date="2024-08-05T15:19:00Z">
        <w:r w:rsidR="00C33CD2">
          <w:t xml:space="preserve"> germination</w:t>
        </w:r>
      </w:ins>
      <w:ins w:id="58" w:author="CLARA ESPINOSA DEL ALBA" w:date="2024-08-05T15:20:00Z">
        <w:r w:rsidR="007C0FA5">
          <w:t xml:space="preserve"> </w:t>
        </w:r>
        <w:r w:rsidR="00B06326">
          <w:t>base water potential varies</w:t>
        </w:r>
      </w:ins>
      <w:r w:rsidRPr="00927584">
        <w:t xml:space="preserve"> along </w:t>
      </w:r>
      <w:del w:id="59" w:author="CLARA ESPINOSA DEL ALBA" w:date="2024-08-05T15:20:00Z">
        <w:r w:rsidRPr="00927584" w:rsidDel="00B06326">
          <w:delText xml:space="preserve">a </w:delText>
        </w:r>
      </w:del>
      <w:ins w:id="60" w:author="CLARA ESPINOSA DEL ALBA" w:date="2024-08-05T15:20:00Z">
        <w:r w:rsidR="00B06326">
          <w:t>local</w:t>
        </w:r>
        <w:r w:rsidR="00B06326" w:rsidRPr="00927584">
          <w:t xml:space="preserve"> </w:t>
        </w:r>
      </w:ins>
      <w:r w:rsidRPr="00927584">
        <w:t>microclimatic gradient</w:t>
      </w:r>
      <w:ins w:id="61"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62" w:author="CLARA ESPINOSA DEL ALBA" w:date="2024-08-05T15:21:00Z">
        <w:r w:rsidRPr="00927584" w:rsidDel="00591985">
          <w:delText>Our hypothesis was</w:delText>
        </w:r>
      </w:del>
      <w:ins w:id="63" w:author="CLARA ESPINOSA DEL ALBA" w:date="2024-08-05T15:21:00Z">
        <w:r w:rsidR="00591985">
          <w:t>We hypothesised</w:t>
        </w:r>
      </w:ins>
      <w:r w:rsidRPr="00927584">
        <w:t xml:space="preserve"> that germination responses to water stress would show functional intraspecific variation along local gradients of water availability</w:t>
      </w:r>
      <w:ins w:id="64" w:author="Diana María Cruz Tejada" w:date="2024-08-22T12:49:00Z" w16du:dateUtc="2024-08-22T10:49:00Z">
        <w:r w:rsidR="00510C76">
          <w:t xml:space="preserve">, expecting </w:t>
        </w:r>
      </w:ins>
      <w:del w:id="65" w:author="Diana María Cruz Tejada" w:date="2024-08-22T12:49:00Z" w16du:dateUtc="2024-08-22T10:49:00Z">
        <w:r w:rsidRPr="00927584" w:rsidDel="00510C76">
          <w:delText xml:space="preserve">. </w:delText>
        </w:r>
        <w:r w:rsidR="0001495D" w:rsidRPr="00927584" w:rsidDel="00510C76">
          <w:delText>We</w:delText>
        </w:r>
        <w:r w:rsidRPr="00927584" w:rsidDel="00510C76">
          <w:delText xml:space="preserve"> expected </w:delText>
        </w:r>
      </w:del>
      <w:r w:rsidRPr="00927584">
        <w:t xml:space="preserve">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itolo2"/>
        <w:spacing w:line="360" w:lineRule="auto"/>
        <w:jc w:val="both"/>
      </w:pPr>
      <w:r w:rsidRPr="00927584">
        <w:lastRenderedPageBreak/>
        <w:t>2. Material and Methods</w:t>
      </w:r>
    </w:p>
    <w:p w14:paraId="6D7F9514" w14:textId="77777777" w:rsidR="00594767" w:rsidRPr="00927584" w:rsidRDefault="00594767" w:rsidP="00594767">
      <w:pPr>
        <w:pStyle w:val="Tito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66" w:name="_Hlk153186664"/>
      <w:r w:rsidRPr="00927584">
        <w:rPr>
          <w:i/>
          <w:iCs/>
        </w:rPr>
        <w:t>D. langeanus</w:t>
      </w:r>
      <w:bookmarkEnd w:id="66"/>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itolo3"/>
        <w:spacing w:line="360" w:lineRule="auto"/>
        <w:jc w:val="both"/>
      </w:pPr>
      <w:r w:rsidRPr="00927584">
        <w:t>2.2. Field sampling</w:t>
      </w:r>
    </w:p>
    <w:p w14:paraId="6D7F951A" w14:textId="7B48598A" w:rsidR="00594767" w:rsidRDefault="00594767" w:rsidP="00DB6288">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w:t>
      </w:r>
      <w:del w:id="67" w:author="CLARA ESPINOSA DEL ALBA" w:date="2024-07-16T11:11:00Z">
        <w:r w:rsidRPr="00927584" w:rsidDel="00ED5059">
          <w:delText xml:space="preserve">November </w:delText>
        </w:r>
      </w:del>
      <w:ins w:id="68" w:author="CLARA ESPINOSA DEL ALBA" w:date="2024-07-16T11:11:00Z">
        <w:r w:rsidR="00ED5059">
          <w:t>April</w:t>
        </w:r>
        <w:r w:rsidR="00ED5059" w:rsidRPr="00927584">
          <w:t xml:space="preserve"> </w:t>
        </w:r>
      </w:ins>
      <w:r w:rsidRPr="00927584">
        <w:t>202</w:t>
      </w:r>
      <w:ins w:id="69" w:author="CLARA ESPINOSA DEL ALBA" w:date="2024-07-16T11:11:00Z">
        <w:r w:rsidR="00ED5059">
          <w:t>4</w:t>
        </w:r>
      </w:ins>
      <w:del w:id="70" w:author="CLARA ESPINOSA DEL ALBA" w:date="2024-07-16T11:11:00Z">
        <w:r w:rsidRPr="00927584" w:rsidDel="00ED5059">
          <w:delText>3</w:delText>
        </w:r>
      </w:del>
      <w:r w:rsidRPr="00927584">
        <w:t xml:space="preserve"> (raw data available in GitHub repository)</w:t>
      </w:r>
      <w:ins w:id="71" w:author="CLARA ESPINOSA DEL ALBA" w:date="2024-07-16T11:20:00Z">
        <w:r w:rsidR="000A668E">
          <w:t xml:space="preserve">; in </w:t>
        </w:r>
      </w:ins>
      <w:ins w:id="72" w:author="CLARA ESPINOSA DEL ALBA" w:date="2024-07-16T11:25:00Z">
        <w:r w:rsidR="00755D9D">
          <w:t xml:space="preserve">June </w:t>
        </w:r>
      </w:ins>
      <w:ins w:id="73" w:author="CLARA ESPINOSA DEL ALBA" w:date="2024-07-16T11:20:00Z">
        <w:r w:rsidR="000A668E">
          <w:t xml:space="preserve">2022, </w:t>
        </w:r>
      </w:ins>
      <w:r w:rsidR="0001495D">
        <w:t>two</w:t>
      </w:r>
      <w:ins w:id="74" w:author="CLARA ESPINOSA DEL ALBA" w:date="2024-07-16T11:20:00Z">
        <w:r w:rsidR="000A668E">
          <w:t xml:space="preserve"> extra </w:t>
        </w:r>
        <w:proofErr w:type="spellStart"/>
        <w:r w:rsidR="000A668E">
          <w:t>Microlog</w:t>
        </w:r>
        <w:proofErr w:type="spellEnd"/>
        <w:r w:rsidR="000A668E">
          <w:t xml:space="preserve"> SP3 were buried </w:t>
        </w:r>
      </w:ins>
      <w:ins w:id="75" w:author="CLARA ESPINOSA DEL ALBA" w:date="2024-07-16T11:21:00Z">
        <w:r w:rsidR="006678CE">
          <w:t>in each summit to cover spatial microclimatic variation</w:t>
        </w:r>
      </w:ins>
      <w:ins w:id="76" w:author="CLARA ESPINOSA DEL ALBA" w:date="2024-07-16T11:25:00Z">
        <w:r w:rsidR="00755D9D">
          <w:t xml:space="preserve"> in colder and warmer extremes</w:t>
        </w:r>
      </w:ins>
      <w:ins w:id="77" w:author="CLARA ESPINOSA DEL ALBA" w:date="2024-07-16T11:21:00Z">
        <w:r w:rsidR="006678CE">
          <w:t>. W</w:t>
        </w:r>
      </w:ins>
      <w:ins w:id="78" w:author="CLARA ESPINOSA DEL ALBA" w:date="2024-07-16T11:11:00Z">
        <w:r w:rsidR="005E789E">
          <w:t xml:space="preserve">ithin each </w:t>
        </w:r>
        <w:proofErr w:type="spellStart"/>
        <w:r w:rsidR="005E789E">
          <w:t>Microlog</w:t>
        </w:r>
        <w:proofErr w:type="spellEnd"/>
        <w:r w:rsidR="005E789E">
          <w:t xml:space="preserve"> SP3</w:t>
        </w:r>
      </w:ins>
      <w:ins w:id="79" w:author="CLARA ESPINOSA DEL ALBA" w:date="2024-07-16T11:21:00Z">
        <w:r w:rsidR="006678CE">
          <w:t>,</w:t>
        </w:r>
      </w:ins>
      <w:ins w:id="80" w:author="CLARA ESPINOSA DEL ALBA" w:date="2024-07-16T11:11:00Z">
        <w:r w:rsidR="005E789E">
          <w:t xml:space="preserve"> </w:t>
        </w:r>
      </w:ins>
      <w:ins w:id="81" w:author="CLARA ESPINOSA DEL ALBA" w:date="2024-07-16T11:21:00Z">
        <w:r w:rsidR="006678CE">
          <w:t xml:space="preserve">the </w:t>
        </w:r>
      </w:ins>
      <w:ins w:id="82" w:author="CLARA ESPINOSA DEL ALBA" w:date="2024-07-16T11:12:00Z">
        <w:r w:rsidR="005E789E">
          <w:t>gypsum sensor</w:t>
        </w:r>
      </w:ins>
      <w:ins w:id="83" w:author="CLARA ESPINOSA DEL ALBA" w:date="2024-07-16T11:16:00Z">
        <w:r w:rsidR="00B7033B">
          <w:t>s</w:t>
        </w:r>
      </w:ins>
      <w:ins w:id="84"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85" w:author="CLARA ESPINOSA DEL ALBA" w:date="2024-07-16T11:18:00Z">
        <w:r w:rsidR="00345D70">
          <w:t>thus,</w:t>
        </w:r>
      </w:ins>
      <w:ins w:id="86" w:author="CLARA ESPINOSA DEL ALBA" w:date="2024-07-16T11:12:00Z">
        <w:r w:rsidR="00D47B57">
          <w:t xml:space="preserve"> we decided to calculate </w:t>
        </w:r>
        <w:r w:rsidR="008F1AB8">
          <w:t xml:space="preserve">a mean WP measurement per each </w:t>
        </w:r>
        <w:proofErr w:type="spellStart"/>
        <w:r w:rsidR="008F1AB8">
          <w:t>Microlo</w:t>
        </w:r>
      </w:ins>
      <w:ins w:id="87" w:author="CLARA ESPINOSA DEL ALBA" w:date="2024-07-16T11:13:00Z">
        <w:r w:rsidR="008F1AB8">
          <w:t>g</w:t>
        </w:r>
        <w:proofErr w:type="spellEnd"/>
        <w:r w:rsidR="008F1AB8">
          <w:t xml:space="preserve"> SP3</w:t>
        </w:r>
      </w:ins>
      <w:ins w:id="88" w:author="CLARA ESPINOSA DEL ALBA" w:date="2024-07-16T11:16:00Z">
        <w:r w:rsidR="00B7033B">
          <w:t xml:space="preserve"> logger</w:t>
        </w:r>
      </w:ins>
      <w:r w:rsidRPr="00927584">
        <w:t>.</w:t>
      </w:r>
      <w:ins w:id="89" w:author="CLARA ESPINOSA DEL ALBA" w:date="2024-07-16T11:13:00Z">
        <w:r w:rsidR="00C03B70">
          <w:t xml:space="preserve"> Additionally, to avoid misleading WP measures we focused only on </w:t>
        </w:r>
      </w:ins>
      <w:ins w:id="90" w:author="CLARA ESPINOSA DEL ALBA" w:date="2024-07-16T11:15:00Z">
        <w:r w:rsidR="006B1BA7">
          <w:t xml:space="preserve">the </w:t>
        </w:r>
      </w:ins>
      <w:ins w:id="91" w:author="CLARA ESPINOSA DEL ALBA" w:date="2024-07-16T11:13:00Z">
        <w:r w:rsidR="00C03B70">
          <w:t>growing se</w:t>
        </w:r>
      </w:ins>
      <w:ins w:id="92" w:author="CLARA ESPINOSA DEL ALBA" w:date="2024-07-16T11:14:00Z">
        <w:r w:rsidR="00C03B70">
          <w:t>ason period</w:t>
        </w:r>
      </w:ins>
      <w:r w:rsidR="0001495D">
        <w:t xml:space="preserve"> in 2022 and 2023</w:t>
      </w:r>
      <w:r w:rsidR="00C03B70">
        <w:t xml:space="preserve">, </w:t>
      </w:r>
      <w:r w:rsidR="0001495D">
        <w:t xml:space="preserve">i.e. </w:t>
      </w:r>
      <w:ins w:id="93" w:author="CLARA ESPINOSA DEL ALBA" w:date="2024-07-16T11:14:00Z">
        <w:r w:rsidR="00C03B70">
          <w:t xml:space="preserve">from </w:t>
        </w:r>
        <w:r w:rsidR="00B97144">
          <w:t>April to September</w:t>
        </w:r>
      </w:ins>
      <w:ins w:id="94" w:author="CLARA ESPINOSA DEL ALBA" w:date="2024-07-16T11:25:00Z">
        <w:r w:rsidR="00755D9D">
          <w:t>, avoiding periods with</w:t>
        </w:r>
      </w:ins>
      <w:r w:rsidR="0001495D">
        <w:t xml:space="preserve"> daily main temperatures</w:t>
      </w:r>
      <w:ins w:id="95" w:author="CLARA ESPINOSA DEL ALBA" w:date="2024-07-16T11:25:00Z">
        <w:r w:rsidR="00755D9D">
          <w:t xml:space="preserve"> below 0 </w:t>
        </w:r>
      </w:ins>
      <w:ins w:id="96" w:author="CLARA ESPINOSA DEL ALBA" w:date="2024-07-16T11:26:00Z">
        <w:r w:rsidR="00E31540" w:rsidRPr="00927584">
          <w:t>°C</w:t>
        </w:r>
      </w:ins>
      <w:ins w:id="97" w:author="CLARA ESPINOSA DEL ALBA" w:date="2024-07-16T11:14:00Z">
        <w:r w:rsidR="00B97144">
          <w:t>. This was done because frozen soil also gives</w:t>
        </w:r>
      </w:ins>
      <w:ins w:id="98" w:author="CLARA ESPINOSA DEL ALBA" w:date="2024-07-16T11:15:00Z">
        <w:r w:rsidR="00824B81">
          <w:t xml:space="preserve"> negative WP values as plants suffer a “physiological drought”</w:t>
        </w:r>
      </w:ins>
      <w:ins w:id="99" w:author="CLARA ESPINOSA DEL ALBA" w:date="2024-08-20T10:04:00Z" w16du:dateUtc="2024-08-20T08:04:00Z">
        <w:r w:rsidR="00DB6288">
          <w:t xml:space="preserve"> w</w:t>
        </w:r>
      </w:ins>
      <w:ins w:id="100" w:author="CLARA ESPINOSA DEL ALBA" w:date="2024-08-20T10:04:00Z">
        <w:r w:rsidR="00DB6288" w:rsidRPr="00DB6288">
          <w:t>hich is mostly unrelated to plant growth, seed production and germination</w:t>
        </w:r>
      </w:ins>
      <w:ins w:id="101" w:author="CLARA ESPINOSA DEL ALBA" w:date="2024-08-20T10:04:00Z" w16du:dateUtc="2024-08-20T08:04:00Z">
        <w:r w:rsidR="00DB6288">
          <w:t xml:space="preserve">. </w:t>
        </w:r>
      </w:ins>
      <w:del w:id="102" w:author="CLARA ESPINOSA DEL ALBA" w:date="2024-08-20T10:04:00Z" w16du:dateUtc="2024-08-20T08:04:00Z">
        <w:r w:rsidRPr="00927584" w:rsidDel="00DB6288">
          <w:delText xml:space="preserve"> </w:delText>
        </w:r>
      </w:del>
      <w:r w:rsidRPr="00927584">
        <w:t xml:space="preserve">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103"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ex </w:t>
      </w:r>
      <w:proofErr w:type="spellStart"/>
      <w:r w:rsidRPr="00927584">
        <w:t>Willk</w:t>
      </w:r>
      <w:proofErr w:type="spellEnd"/>
      <w:r w:rsidRPr="00927584">
        <w:t xml:space="preserve">. Valdés &amp; </w:t>
      </w:r>
      <w:proofErr w:type="spellStart"/>
      <w:proofErr w:type="gramStart"/>
      <w:r w:rsidRPr="00927584">
        <w:t>H.Scholz</w:t>
      </w:r>
      <w:proofErr w:type="spellEnd"/>
      <w:proofErr w:type="gram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ito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 xml:space="preserve">by keeping the same recording frequency (every four hours) and the same </w:t>
      </w:r>
      <w:proofErr w:type="gramStart"/>
      <w:r w:rsidRPr="00927584">
        <w:t>time period</w:t>
      </w:r>
      <w:proofErr w:type="gramEnd"/>
      <w:r w:rsidRPr="00927584">
        <w:t xml:space="preserve">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104" w:author="CLARA ESPINOSA DEL ALBA" w:date="2024-07-16T09:36:00Z">
        <w:r w:rsidRPr="00927584" w:rsidDel="004D6984">
          <w:rPr>
            <w:rFonts w:eastAsia="Times New Roman" w:cstheme="minorHAnsi"/>
            <w:color w:val="000000"/>
            <w:lang w:eastAsia="ca-ES"/>
          </w:rPr>
          <w:delText xml:space="preserve">has </w:delText>
        </w:r>
      </w:del>
      <w:ins w:id="105"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w:t>
      </w:r>
      <w:proofErr w:type="gramStart"/>
      <w:r w:rsidRPr="00927584">
        <w:t>GDD</w:t>
      </w:r>
      <w:proofErr w:type="gramEnd"/>
      <w:r w:rsidRPr="00927584">
        <w:t xml:space="preserve">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106" w:author="CLARA ESPINOSA DEL ALBA" w:date="2024-07-17T12:03:00Z">
        <w:r w:rsidR="002434B5">
          <w:t>6</w:t>
        </w:r>
      </w:ins>
      <w:del w:id="107"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ito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itolo3"/>
        <w:spacing w:line="360" w:lineRule="auto"/>
        <w:jc w:val="both"/>
      </w:pPr>
      <w:r w:rsidRPr="00927584">
        <w:lastRenderedPageBreak/>
        <w:t>2.5. Germination experiments</w:t>
      </w:r>
    </w:p>
    <w:p w14:paraId="6D7F9527" w14:textId="66C227E7" w:rsidR="00594767" w:rsidRPr="00927584" w:rsidRDefault="00594767" w:rsidP="00594767">
      <w:pPr>
        <w:spacing w:line="360" w:lineRule="auto"/>
        <w:ind w:firstLine="709"/>
        <w:jc w:val="both"/>
        <w:rPr>
          <w:rFonts w:cstheme="minorHAnsi"/>
        </w:rPr>
      </w:pPr>
      <w:commentRangeStart w:id="108"/>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109" w:author="CLARA ESPINOSA DEL ALBA" w:date="2024-08-05T15:30:00Z">
        <w:r w:rsidR="001C3FF3">
          <w:t>From</w:t>
        </w:r>
      </w:ins>
      <w:ins w:id="110" w:author="CLARA ESPINOSA DEL ALBA" w:date="2024-08-05T15:29:00Z">
        <w:r w:rsidR="001C3FF3">
          <w:t xml:space="preserve"> a previous germination phenology experiment</w:t>
        </w:r>
      </w:ins>
      <w:ins w:id="111" w:author="CLARA ESPINOSA DEL ALBA" w:date="2024-08-20T10:05:00Z" w16du:dateUtc="2024-08-20T08:05:00Z">
        <w:r w:rsidR="000943E9">
          <w:t>,</w:t>
        </w:r>
      </w:ins>
      <w:ins w:id="112" w:author="CLARA ESPINOSA DEL ALBA" w:date="2024-08-05T15:29:00Z">
        <w:r w:rsidR="001C3FF3">
          <w:t xml:space="preserve"> mimicking field temperatures</w:t>
        </w:r>
      </w:ins>
      <w:ins w:id="113" w:author="CLARA ESPINOSA DEL ALBA" w:date="2024-08-05T15:26:00Z">
        <w:r w:rsidR="00FC4B35">
          <w:t xml:space="preserve">, </w:t>
        </w:r>
      </w:ins>
      <w:ins w:id="114" w:author="CLARA ESPINOSA DEL ALBA" w:date="2024-08-05T15:30:00Z">
        <w:r w:rsidR="001C3FF3">
          <w:t>we observed that t</w:t>
        </w:r>
      </w:ins>
      <w:ins w:id="115" w:author="CLARA ESPINOSA DEL ALBA" w:date="2024-08-05T15:26:00Z">
        <w:r w:rsidR="00641575">
          <w:t xml:space="preserve">he focal species germinated </w:t>
        </w:r>
      </w:ins>
      <w:ins w:id="116" w:author="CLARA ESPINOSA DEL ALBA" w:date="2024-08-05T15:27:00Z">
        <w:r w:rsidR="00FD472B">
          <w:t xml:space="preserve">rapidly </w:t>
        </w:r>
      </w:ins>
      <w:ins w:id="117" w:author="CLARA ESPINOSA DEL ALBA" w:date="2024-08-05T15:26:00Z">
        <w:r w:rsidR="00641575">
          <w:t>to 100% in the first autumn after sowing (September-November)</w:t>
        </w:r>
      </w:ins>
      <w:ins w:id="118" w:author="CLARA ESPINOSA DEL ALBA" w:date="2024-08-05T15:27:00Z">
        <w:r w:rsidR="00FD472B">
          <w:t xml:space="preserve"> </w:t>
        </w:r>
        <w:r w:rsidR="00657A4A">
          <w:t>without</w:t>
        </w:r>
        <w:r w:rsidR="00FD472B">
          <w:t xml:space="preserve"> </w:t>
        </w:r>
      </w:ins>
      <w:ins w:id="119" w:author="CLARA ESPINOSA DEL ALBA" w:date="2024-08-20T10:05:00Z" w16du:dateUtc="2024-08-20T08:05:00Z">
        <w:r w:rsidR="000943E9">
          <w:t>needing</w:t>
        </w:r>
      </w:ins>
      <w:ins w:id="120" w:author="CLARA ESPINOSA DEL ALBA" w:date="2024-08-05T15:27:00Z">
        <w:r w:rsidR="00FD472B">
          <w:t xml:space="preserve"> a cold stratification period</w:t>
        </w:r>
        <w:r w:rsidR="00657A4A">
          <w:t>.</w:t>
        </w:r>
      </w:ins>
      <w:ins w:id="121" w:author="CLARA ESPINOSA DEL ALBA" w:date="2024-08-05T15:26:00Z">
        <w:r w:rsidR="00641575">
          <w:t xml:space="preserve"> </w:t>
        </w:r>
      </w:ins>
      <w:ins w:id="122" w:author="CLARA ESPINOSA DEL ALBA" w:date="2024-08-20T10:09:00Z" w16du:dateUtc="2024-08-20T08:09:00Z">
        <w:r w:rsidR="0025072B">
          <w:t xml:space="preserve">Except </w:t>
        </w:r>
      </w:ins>
      <w:ins w:id="123" w:author="CLARA ESPINOSA DEL ALBA" w:date="2024-08-20T10:10:00Z" w16du:dateUtc="2024-08-20T08:10:00Z">
        <w:r w:rsidR="00FA617A">
          <w:t>for</w:t>
        </w:r>
      </w:ins>
      <w:ins w:id="124" w:author="CLARA ESPINOSA DEL ALBA" w:date="2024-08-20T10:09:00Z" w16du:dateUtc="2024-08-20T08:09:00Z">
        <w:r w:rsidR="0025072B">
          <w:t xml:space="preserve"> this previous phenology experiment</w:t>
        </w:r>
      </w:ins>
      <w:ins w:id="125" w:author="CLARA ESPINOSA DEL ALBA" w:date="2024-08-20T10:10:00Z" w16du:dateUtc="2024-08-20T08:10:00Z">
        <w:r w:rsidR="00FA617A">
          <w:t>,</w:t>
        </w:r>
      </w:ins>
      <w:ins w:id="126" w:author="CLARA ESPINOSA DEL ALBA" w:date="2024-08-20T10:09:00Z" w16du:dateUtc="2024-08-20T08:09:00Z">
        <w:r w:rsidR="0025072B">
          <w:t xml:space="preserve"> </w:t>
        </w:r>
        <w:r w:rsidR="0025072B" w:rsidRPr="00927584">
          <w:t>no prior information about dormancy alleviation was available for our study species</w:t>
        </w:r>
      </w:ins>
      <w:ins w:id="127" w:author="CLARA ESPINOSA DEL ALBA" w:date="2024-08-20T10:10:00Z" w16du:dateUtc="2024-08-20T08:10:00Z">
        <w:r w:rsidR="00FA617A">
          <w:t>.</w:t>
        </w:r>
      </w:ins>
      <w:ins w:id="128" w:author="CLARA ESPINOSA DEL ALBA" w:date="2024-08-20T10:09:00Z" w16du:dateUtc="2024-08-20T08:09:00Z">
        <w:r w:rsidR="0025072B" w:rsidRPr="00927584">
          <w:t xml:space="preserve"> </w:t>
        </w:r>
      </w:ins>
      <w:commentRangeEnd w:id="108"/>
      <w:r w:rsidR="00F96E0F">
        <w:rPr>
          <w:rStyle w:val="Rimandocommento"/>
        </w:rPr>
        <w:commentReference w:id="108"/>
      </w:r>
      <w:ins w:id="129" w:author="CLARA ESPINOSA DEL ALBA" w:date="2024-08-20T10:11:00Z" w16du:dateUtc="2024-08-20T08: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130" w:author="CLARA ESPINOSA DEL ALBA" w:date="2024-08-20T10:11:00Z" w16du:dateUtc="2024-08-20T08:11:00Z">
        <w:r w:rsidR="00D134DE">
          <w:t xml:space="preserve">seed </w:t>
        </w:r>
      </w:ins>
      <w:r w:rsidR="00A67A23">
        <w:t>dormancy,</w:t>
      </w:r>
      <w:ins w:id="131" w:author="CLARA ESPINOSA DEL ALBA" w:date="2024-08-20T10:10:00Z" w16du:dateUtc="2024-08-20T08: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w:t>
      </w:r>
      <w:commentRangeStart w:id="132"/>
      <w:commentRangeStart w:id="133"/>
      <w:r w:rsidRPr="00927584">
        <w:rPr>
          <w:rFonts w:cstheme="minorHAnsi"/>
        </w:rPr>
        <w:t>storage treatment</w:t>
      </w:r>
      <w:commentRangeEnd w:id="132"/>
      <w:r w:rsidR="00F96E0F">
        <w:rPr>
          <w:rStyle w:val="Rimandocommento"/>
        </w:rPr>
        <w:commentReference w:id="132"/>
      </w:r>
      <w:commentRangeEnd w:id="133"/>
      <w:r w:rsidR="00F96E0F">
        <w:rPr>
          <w:rStyle w:val="Rimandocommento"/>
        </w:rPr>
        <w:commentReference w:id="133"/>
      </w:r>
      <w:r w:rsidRPr="00927584">
        <w:rPr>
          <w:rFonts w:cstheme="minorHAnsi"/>
        </w:rPr>
        <w:t xml:space="preserve">,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77E8C524" w:rsidR="00594767" w:rsidRPr="00927584" w:rsidRDefault="00594767" w:rsidP="00F96E0F">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w:t>
      </w:r>
      <w:del w:id="134" w:author="Diana María Cruz Tejada" w:date="2024-08-22T13:23:00Z" w16du:dateUtc="2024-08-22T11:23:00Z">
        <w:r w:rsidRPr="00927584" w:rsidDel="00F96E0F">
          <w:rPr>
            <w:rFonts w:cstheme="minorHAnsi"/>
          </w:rPr>
          <w:delText>scenarios</w:delText>
        </w:r>
      </w:del>
      <w:ins w:id="135" w:author="Diana María Cruz Tejada" w:date="2024-08-22T13:23:00Z" w16du:dateUtc="2024-08-22T11:23:00Z">
        <w:r w:rsidR="00F96E0F">
          <w:rPr>
            <w:rFonts w:cstheme="minorHAnsi"/>
          </w:rPr>
          <w:t>conditions</w:t>
        </w:r>
      </w:ins>
      <w:r w:rsidRPr="00927584">
        <w:rPr>
          <w:rFonts w:cstheme="minorHAnsi"/>
        </w:rPr>
        <w:t xml:space="preserve">.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w:t>
      </w:r>
      <w:ins w:id="136" w:author="Diana María Cruz Tejada" w:date="2024-08-22T13:25:00Z" w16du:dateUtc="2024-08-22T11:25:00Z">
        <w:r w:rsidR="00F96E0F">
          <w:rPr>
            <w:rFonts w:cstheme="minorHAnsi"/>
          </w:rPr>
          <w:t xml:space="preserve">From a pilot study, </w:t>
        </w:r>
      </w:ins>
      <w:ins w:id="137" w:author="Diana María Cruz Tejada" w:date="2024-08-22T13:26:00Z" w16du:dateUtc="2024-08-22T11:26:00Z">
        <w:r w:rsidR="00F96E0F">
          <w:rPr>
            <w:rFonts w:cstheme="minorHAnsi"/>
          </w:rPr>
          <w:t xml:space="preserve">we found </w:t>
        </w:r>
        <w:r w:rsidR="00F96E0F" w:rsidRPr="00927584">
          <w:t>zero germination at -1.4 and -1.6 MPa</w:t>
        </w:r>
        <w:r w:rsidR="00F96E0F">
          <w:t xml:space="preserve">, thus </w:t>
        </w:r>
        <w:r w:rsidR="00F96E0F">
          <w:rPr>
            <w:rFonts w:cstheme="minorHAnsi"/>
          </w:rPr>
          <w:t xml:space="preserve">we </w:t>
        </w:r>
      </w:ins>
      <w:del w:id="138" w:author="Diana María Cruz Tejada" w:date="2024-08-22T13:26:00Z" w16du:dateUtc="2024-08-22T11:26:00Z">
        <w:r w:rsidRPr="00927584" w:rsidDel="00F96E0F">
          <w:rPr>
            <w:rFonts w:cstheme="minorHAnsi"/>
          </w:rPr>
          <w:delText xml:space="preserve">Since we could not find previous information about the species water potential requirements for germination, </w:delText>
        </w:r>
        <w:r w:rsidRPr="00927584" w:rsidDel="00F96E0F">
          <w:delText xml:space="preserve">we performed a pilot study that showed zero germination at -1.4 and -1.6 MPa. Thus, we excluded those levels and </w:delText>
        </w:r>
      </w:del>
      <w:r w:rsidRPr="00927584">
        <w:t xml:space="preserve">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139" w:author="CLARA ESPINOSA DEL ALBA" w:date="2024-08-05T15:36:00Z">
        <w:r w:rsidR="00976A4C">
          <w:t xml:space="preserve"> </w:t>
        </w:r>
        <w:r w:rsidR="0005408A">
          <w:t xml:space="preserve">No </w:t>
        </w:r>
        <w:r w:rsidR="0005408A">
          <w:lastRenderedPageBreak/>
          <w:t>condensation was noticeable during the experiment due to the daily</w:t>
        </w:r>
        <w:r w:rsidR="00BF7BE2">
          <w:t xml:space="preserve"> checks, </w:t>
        </w:r>
      </w:ins>
      <w:ins w:id="140" w:author="CLARA ESPINOSA DEL ALBA" w:date="2024-08-05T15:37:00Z">
        <w:r w:rsidR="00282B8E">
          <w:t xml:space="preserve">and each petri dish was not open for more than a </w:t>
        </w:r>
      </w:ins>
      <w:ins w:id="141" w:author="CLARA ESPINOSA DEL ALBA" w:date="2024-08-05T15:40:00Z">
        <w:r w:rsidR="00F04E0C">
          <w:t>few</w:t>
        </w:r>
      </w:ins>
      <w:ins w:id="142" w:author="CLARA ESPINOSA DEL ALBA" w:date="2024-08-05T15:37:00Z">
        <w:r w:rsidR="00282B8E">
          <w:t xml:space="preserve"> seconds a day</w:t>
        </w:r>
      </w:ins>
      <w:ins w:id="143" w:author="CLARA ESPINOSA DEL ALBA" w:date="2024-08-05T15:38:00Z">
        <w:r w:rsidR="009A7345">
          <w:t xml:space="preserve">. </w:t>
        </w:r>
      </w:ins>
      <w:commentRangeStart w:id="144"/>
      <w:ins w:id="145" w:author="CLARA ESPINOSA DEL ALBA" w:date="2024-08-05T15:39:00Z">
        <w:r w:rsidR="003D7F0A">
          <w:t>Although</w:t>
        </w:r>
      </w:ins>
      <w:ins w:id="146" w:author="CLARA ESPINOSA DEL ALBA" w:date="2024-08-05T15:38:00Z">
        <w:r w:rsidR="009A7345">
          <w:t xml:space="preserve"> we did not </w:t>
        </w:r>
        <w:proofErr w:type="gramStart"/>
        <w:r w:rsidR="009A7345">
          <w:t>tested</w:t>
        </w:r>
        <w:proofErr w:type="gramEnd"/>
        <w:r w:rsidR="009A7345">
          <w:t xml:space="preserve"> the accuracy </w:t>
        </w:r>
        <w:r w:rsidR="00546BD9">
          <w:t xml:space="preserve">of water potential in the petri-dishes, </w:t>
        </w:r>
      </w:ins>
      <w:ins w:id="147" w:author="CLARA ESPINOSA DEL ALBA" w:date="2024-08-05T15:39:00Z">
        <w:r w:rsidR="003D7F0A">
          <w:t>we assume low and comparable effects of evaporation</w:t>
        </w:r>
        <w:r w:rsidR="000733A6">
          <w:t xml:space="preserve"> </w:t>
        </w:r>
      </w:ins>
      <w:ins w:id="148" w:author="CLARA ESPINOSA DEL ALBA" w:date="2024-08-05T15:40:00Z">
        <w:r w:rsidR="000733A6">
          <w:t>that might have impacted the absolute value of water potentials in the petri dishes</w:t>
        </w:r>
      </w:ins>
      <w:commentRangeEnd w:id="144"/>
      <w:r w:rsidR="009C79CB">
        <w:rPr>
          <w:rStyle w:val="Rimandocommento"/>
        </w:rPr>
        <w:commentReference w:id="144"/>
      </w:r>
      <w:ins w:id="149" w:author="CLARA ESPINOSA DEL ALBA" w:date="2024-08-05T15:39:00Z">
        <w:r w:rsidR="00546BD9">
          <w:t xml:space="preserve">. </w:t>
        </w:r>
      </w:ins>
      <w:ins w:id="150" w:author="CLARA ESPINOSA DEL ALBA" w:date="2024-08-05T15:41:00Z">
        <w:r w:rsidR="00CB462F">
          <w:t>Nevertheless, the study focuses on the important patterns underneath t</w:t>
        </w:r>
      </w:ins>
      <w:ins w:id="151" w:author="CLARA ESPINOSA DEL ALBA" w:date="2024-08-05T15:42:00Z">
        <w:r w:rsidR="00CB462F">
          <w:t xml:space="preserve">he germination base water potential and the relative differences observed at subpopulations level.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itolo3"/>
        <w:spacing w:line="360" w:lineRule="auto"/>
        <w:jc w:val="both"/>
      </w:pPr>
      <w:r w:rsidRPr="00927584">
        <w:lastRenderedPageBreak/>
        <w:t>2.6. Data analysis</w:t>
      </w:r>
    </w:p>
    <w:p w14:paraId="6D7F952B" w14:textId="1D1CC897" w:rsidR="00594767" w:rsidRPr="00927584" w:rsidRDefault="00594767" w:rsidP="00594767">
      <w:pPr>
        <w:pStyle w:val="Tito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ito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152" w:author="CLARA ESPINOSA DEL ALBA" w:date="2024-07-16T11:57:00Z">
        <w:r w:rsidR="00C30CAA">
          <w:rPr>
            <w:rFonts w:asciiTheme="minorHAnsi" w:eastAsiaTheme="minorHAnsi" w:hAnsiTheme="minorHAnsi" w:cstheme="minorHAnsi"/>
            <w:color w:val="auto"/>
            <w:sz w:val="22"/>
            <w:szCs w:val="22"/>
          </w:rPr>
          <w:t xml:space="preserve"> (2 storage treatments:</w:t>
        </w:r>
      </w:ins>
      <w:ins w:id="153"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154"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155"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156"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157" w:author="CLARA ESPINOSA DEL ALBA" w:date="2024-08-02T16:12:00Z">
        <w:r w:rsidR="00D33398">
          <w:rPr>
            <w:rFonts w:asciiTheme="minorHAnsi" w:eastAsiaTheme="minorHAnsi" w:hAnsiTheme="minorHAnsi" w:cstheme="minorHAnsi"/>
            <w:color w:val="auto"/>
            <w:sz w:val="22"/>
            <w:szCs w:val="22"/>
          </w:rPr>
          <w:t xml:space="preserve"> </w:t>
        </w:r>
      </w:ins>
      <w:ins w:id="158"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159"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160"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161" w:author="CLARA ESPINOSA DEL ALBA" w:date="2024-08-02T16:13:00Z">
        <w:r w:rsidR="00CF2F1D" w:rsidRPr="00CF2F1D">
          <w:rPr>
            <w:rFonts w:asciiTheme="minorHAnsi" w:eastAsiaTheme="minorHAnsi" w:hAnsiTheme="minorHAnsi" w:cstheme="minorHAnsi"/>
            <w:color w:val="auto"/>
            <w:sz w:val="22"/>
            <w:szCs w:val="22"/>
          </w:rPr>
          <w:t>.</w:t>
        </w:r>
      </w:ins>
    </w:p>
    <w:p w14:paraId="7A9E8AA9" w14:textId="3E22B171" w:rsidR="00CD747B" w:rsidRDefault="00594767" w:rsidP="00594767">
      <w:pPr>
        <w:spacing w:line="360" w:lineRule="auto"/>
        <w:ind w:firstLine="709"/>
        <w:jc w:val="both"/>
        <w:rPr>
          <w:ins w:id="162" w:author="CLARA ESPINOSA DEL ALBA" w:date="2024-07-18T13:21:00Z"/>
          <w:rFonts w:eastAsiaTheme="minorEastAsia"/>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w:t>
      </w:r>
      <w:r w:rsidR="00137075">
        <w:rPr>
          <w:rFonts w:cstheme="minorHAnsi"/>
        </w:rPr>
        <w:t xml:space="preserve"> (</w:t>
      </w:r>
      <w:ins w:id="163" w:author="CLARA ESPINOSA DEL ALBA" w:date="2024-08-07T10:24:00Z" w16du:dateUtc="2024-08-07T08:24:00Z">
        <w:r w:rsidR="00C32494">
          <w:rPr>
            <w:rFonts w:cstheme="minorHAnsi"/>
          </w:rPr>
          <w:t xml:space="preserve">Bradford </w:t>
        </w:r>
        <w:proofErr w:type="spellStart"/>
        <w:r w:rsidR="00C32494">
          <w:rPr>
            <w:rFonts w:cstheme="minorHAnsi"/>
          </w:rPr>
          <w:t>hydrotime</w:t>
        </w:r>
        <w:proofErr w:type="spellEnd"/>
        <w:r w:rsidR="00C32494">
          <w:rPr>
            <w:rFonts w:cstheme="minorHAnsi"/>
          </w:rPr>
          <w:t xml:space="preserve"> representation for each subpopulation can be checked in Figure S2)</w:t>
        </w:r>
      </w:ins>
      <w:r w:rsidRPr="00927584">
        <w:rPr>
          <w:rFonts w:cstheme="minorHAnsi"/>
        </w:rPr>
        <w:t>.</w:t>
      </w:r>
      <w:ins w:id="164" w:author="CLARA ESPINOSA DEL ALBA" w:date="2024-07-16T12:49:00Z">
        <w:r w:rsidR="00775388">
          <w:rPr>
            <w:rFonts w:cstheme="minorHAnsi"/>
          </w:rPr>
          <w:t xml:space="preserve"> </w:t>
        </w:r>
      </w:ins>
      <w:del w:id="165"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166" w:author="CLARA ESPINOSA DEL ALBA" w:date="2024-07-16T12:49:00Z">
        <w:r w:rsidRPr="00927584" w:rsidDel="00775388">
          <w:rPr>
            <w:rFonts w:cstheme="minorHAnsi"/>
          </w:rPr>
          <w:delText>the</w:delText>
        </w:r>
      </w:del>
      <w:r w:rsidRPr="00927584">
        <w:rPr>
          <w:rFonts w:cstheme="minorHAnsi"/>
        </w:rPr>
        <w:t xml:space="preserve"> </w:t>
      </w:r>
      <w:proofErr w:type="spellStart"/>
      <w:ins w:id="167" w:author="CLARA ESPINOSA DEL ALBA" w:date="2024-07-16T12:49:00Z">
        <w:r w:rsidR="00775388">
          <w:rPr>
            <w:rFonts w:cstheme="minorHAnsi"/>
          </w:rPr>
          <w:t>seedr</w:t>
        </w:r>
        <w:proofErr w:type="spellEnd"/>
        <w:r w:rsidR="00775388">
          <w:rPr>
            <w:rFonts w:cstheme="minorHAnsi"/>
          </w:rPr>
          <w:t xml:space="preserve"> package </w:t>
        </w:r>
      </w:ins>
      <w:r w:rsidRPr="00927584">
        <w:rPr>
          <w:rFonts w:cstheme="minorHAnsi"/>
        </w:rPr>
        <w:t xml:space="preserve">model returned the </w:t>
      </w:r>
      <w:ins w:id="168" w:author="CLARA ESPINOSA DEL ALBA" w:date="2024-07-16T12:49:00Z">
        <w:r w:rsidR="00775388">
          <w:rPr>
            <w:rFonts w:cstheme="minorHAnsi"/>
          </w:rPr>
          <w:t>estimate the</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proofErr w:type="spellStart"/>
        <w:r w:rsidR="00775388">
          <w:rPr>
            <w:rFonts w:cstheme="minorHAnsi"/>
          </w:rPr>
          <w:t>percentil</w:t>
        </w:r>
      </w:ins>
      <w:proofErr w:type="spellEnd"/>
      <w:r w:rsidRPr="00927584">
        <w:rPr>
          <w:rFonts w:cstheme="minorHAnsi"/>
        </w:rPr>
        <w:t xml:space="preserve">, i.e. the lower water potential threshold beyond which germination </w:t>
      </w:r>
      <w:ins w:id="169" w:author="CLARA ESPINOSA DEL ALBA" w:date="2024-07-16T15:02:00Z">
        <w:r w:rsidR="003D2A42">
          <w:rPr>
            <w:rFonts w:cstheme="minorHAnsi"/>
          </w:rPr>
          <w:t>does not reach 50%</w:t>
        </w:r>
      </w:ins>
      <w:ins w:id="170" w:author="CLARA ESPINOSA DEL ALBA" w:date="2024-07-17T08:49:00Z">
        <w:r w:rsidR="00084B55">
          <w:rPr>
            <w:rFonts w:cstheme="minorHAnsi"/>
          </w:rPr>
          <w:t xml:space="preserve">. </w:t>
        </w:r>
      </w:ins>
      <w:ins w:id="171" w:author="CLARA ESPINOSA DEL ALBA" w:date="2024-07-18T13:16:00Z">
        <w:r w:rsidR="00D54C3D">
          <w:rPr>
            <w:rFonts w:cstheme="minorHAnsi"/>
          </w:rPr>
          <w:t xml:space="preserve">The package applies a multistep process </w:t>
        </w:r>
        <w:r w:rsidR="009F5A64">
          <w:rPr>
            <w:rFonts w:cstheme="minorHAnsi"/>
          </w:rPr>
          <w:t>following the exact</w:t>
        </w:r>
      </w:ins>
      <w:ins w:id="172" w:author="CLARA ESPINOSA DEL ALBA" w:date="2024-07-18T13:17:00Z">
        <w:r w:rsidR="009F5A64">
          <w:rPr>
            <w:rFonts w:cstheme="minorHAnsi"/>
          </w:rPr>
          <w:t xml:space="preserve"> theoretical model </w:t>
        </w:r>
      </w:ins>
      <w:ins w:id="173"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74" w:author="CLARA ESPINOSA DEL ALBA" w:date="2024-08-07T09:33:00Z" w16du:dateUtc="2024-08-07T07:33:00Z">
        <w:r w:rsidR="00BD51F9">
          <w:rPr>
            <w:rFonts w:cstheme="minorHAnsi"/>
          </w:rPr>
          <w:fldChar w:fldCharType="end"/>
        </w:r>
      </w:ins>
      <w:ins w:id="175" w:author="CLARA ESPINOSA DEL ALBA" w:date="2024-07-18T13:17:00Z">
        <w:r w:rsidR="001D6E88">
          <w:rPr>
            <w:rFonts w:cstheme="minorHAnsi"/>
          </w:rPr>
          <w:t xml:space="preserve">. </w:t>
        </w:r>
      </w:ins>
      <w:ins w:id="176" w:author="CLARA ESPINOSA DEL ALBA" w:date="2024-07-18T13:18:00Z">
        <w:r w:rsidR="00995BDB">
          <w:rPr>
            <w:rFonts w:cstheme="minorHAnsi"/>
          </w:rPr>
          <w:t xml:space="preserve">Germination needs to be organised in three columns: </w:t>
        </w:r>
      </w:ins>
      <w:ins w:id="177" w:author="CLARA ESPINOSA DEL ALBA" w:date="2024-07-18T13:31:00Z">
        <w:r w:rsidR="00756377">
          <w:rPr>
            <w:rFonts w:cstheme="minorHAnsi"/>
          </w:rPr>
          <w:t xml:space="preserve">the experimental </w:t>
        </w:r>
      </w:ins>
      <w:ins w:id="178" w:author="CLARA ESPINOSA DEL ALBA" w:date="2024-07-18T13:18:00Z">
        <w:r w:rsidR="00D36408">
          <w:rPr>
            <w:rFonts w:cstheme="minorHAnsi"/>
          </w:rPr>
          <w:t>value of water potential treatment</w:t>
        </w:r>
      </w:ins>
      <w:ins w:id="179" w:author="CLARA ESPINOSA DEL ALBA" w:date="2024-07-18T13:30:00Z">
        <w:r w:rsidR="00756377">
          <w:rPr>
            <w:rFonts w:cstheme="minorHAnsi"/>
          </w:rPr>
          <w:t xml:space="preserve"> </w:t>
        </w:r>
        <w:r w:rsidR="00756377">
          <w:t>(</w:t>
        </w:r>
      </w:ins>
      <m:oMath>
        <m:r>
          <w:ins w:id="180" w:author="CLARA ESPINOSA DEL ALBA" w:date="2024-07-18T13:30:00Z">
            <w:rPr>
              <w:rFonts w:ascii="Cambria Math" w:hAnsi="Cambria Math"/>
            </w:rPr>
            <m:t>x</m:t>
          </w:ins>
        </m:r>
      </m:oMath>
      <w:ins w:id="181" w:author="CLARA ESPINOSA DEL ALBA" w:date="2024-07-18T13:30:00Z">
        <w:r w:rsidR="00756377">
          <w:t>)</w:t>
        </w:r>
        <w:r w:rsidR="00756377" w:rsidRPr="00054864">
          <w:rPr>
            <w:vertAlign w:val="superscript"/>
          </w:rPr>
          <w:t>*</w:t>
        </w:r>
      </w:ins>
      <w:ins w:id="182" w:author="CLARA ESPINOSA DEL ALBA" w:date="2024-07-18T13:18:00Z">
        <w:r w:rsidR="00D36408">
          <w:rPr>
            <w:rFonts w:cstheme="minorHAnsi"/>
          </w:rPr>
          <w:t>, time since the beginning of the experiment</w:t>
        </w:r>
      </w:ins>
      <w:ins w:id="183" w:author="CLARA ESPINOSA DEL ALBA" w:date="2024-07-18T13:30:00Z">
        <w:r w:rsidR="00756377">
          <w:rPr>
            <w:rFonts w:cstheme="minorHAnsi"/>
          </w:rPr>
          <w:t xml:space="preserve"> (t)</w:t>
        </w:r>
      </w:ins>
      <w:ins w:id="184" w:author="CLARA ESPINOSA DEL ALBA" w:date="2024-07-18T13:19:00Z">
        <w:r w:rsidR="00D36408">
          <w:rPr>
            <w:rFonts w:cstheme="minorHAnsi"/>
          </w:rPr>
          <w:t xml:space="preserve"> and cumulative germination proportion. </w:t>
        </w:r>
      </w:ins>
      <w:ins w:id="185" w:author="CLARA ESPINOSA DEL ALBA" w:date="2024-07-18T13:36:00Z">
        <w:r w:rsidR="00B03FD1">
          <w:rPr>
            <w:rFonts w:cstheme="minorHAnsi"/>
          </w:rPr>
          <w:t xml:space="preserve">Before </w:t>
        </w:r>
      </w:ins>
      <w:ins w:id="186" w:author="CLARA ESPINOSA DEL ALBA" w:date="2024-07-18T13:37:00Z">
        <w:r w:rsidR="001D40B5" w:rsidRPr="001D40B5">
          <w:rPr>
            <w:rFonts w:cstheme="minorHAnsi"/>
          </w:rPr>
          <w:t>applying the models</w:t>
        </w:r>
        <w:r w:rsidR="00E81594">
          <w:rPr>
            <w:rFonts w:cstheme="minorHAnsi"/>
          </w:rPr>
          <w:t xml:space="preserve">, germination data from each replicate (i.e. petri dish) is </w:t>
        </w:r>
      </w:ins>
      <w:ins w:id="187" w:author="CLARA ESPINOSA DEL ALBA" w:date="2024-07-18T13:38:00Z">
        <w:r w:rsidR="00E81594">
          <w:rPr>
            <w:rFonts w:cstheme="minorHAnsi"/>
          </w:rPr>
          <w:t>aggregated.</w:t>
        </w:r>
      </w:ins>
      <w:ins w:id="188" w:author="CLARA ESPINOSA DEL ALBA" w:date="2024-07-18T13:37:00Z">
        <w:r w:rsidR="001D40B5" w:rsidRPr="001D40B5">
          <w:rPr>
            <w:rFonts w:cstheme="minorHAnsi"/>
          </w:rPr>
          <w:t xml:space="preserve"> </w:t>
        </w:r>
      </w:ins>
      <w:ins w:id="189" w:author="CLARA ESPINOSA DEL ALBA" w:date="2024-07-18T13:19:00Z">
        <w:r w:rsidR="00DF7573">
          <w:rPr>
            <w:rFonts w:cstheme="minorHAnsi"/>
          </w:rPr>
          <w:t>First</w:t>
        </w:r>
      </w:ins>
      <w:ins w:id="190" w:author="CLARA ESPINOSA DEL ALBA" w:date="2024-07-18T13:30:00Z">
        <w:r w:rsidR="00756377">
          <w:rPr>
            <w:rFonts w:cstheme="minorHAnsi"/>
          </w:rPr>
          <w:t>,</w:t>
        </w:r>
      </w:ins>
      <w:ins w:id="191"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92" w:author="CLARA ESPINOSA DEL ALBA" w:date="2024-07-18T13:20:00Z">
        <w:r w:rsidR="00CF6054">
          <w:rPr>
            <w:rFonts w:cstheme="minorHAnsi"/>
          </w:rPr>
          <w:t xml:space="preserve"> potential </w:t>
        </w:r>
        <w:r w:rsidR="007E37E6">
          <w:t>(</w:t>
        </w:r>
      </w:ins>
      <m:oMath>
        <m:r>
          <w:ins w:id="193" w:author="CLARA ESPINOSA DEL ALBA" w:date="2024-07-18T13:20:00Z">
            <w:rPr>
              <w:rFonts w:ascii="Cambria Math" w:hAnsi="Cambria Math"/>
            </w:rPr>
            <m:t>x</m:t>
          </w:ins>
        </m:r>
      </m:oMath>
      <w:ins w:id="194" w:author="CLARA ESPINOSA DEL ALBA" w:date="2024-07-18T13:20:00Z">
        <w:r w:rsidR="007E37E6">
          <w:t>)</w:t>
        </w:r>
        <w:r w:rsidR="007E37E6" w:rsidRPr="00054864">
          <w:rPr>
            <w:vertAlign w:val="superscript"/>
          </w:rPr>
          <w:t>*</w:t>
        </w:r>
        <w:r w:rsidR="007E37E6">
          <w:t xml:space="preserve"> to</w:t>
        </w:r>
      </w:ins>
      <w:ins w:id="195" w:author="CLARA ESPINOSA DEL ALBA" w:date="2024-07-18T13:31:00Z">
        <w:r w:rsidR="00161E37">
          <w:t xml:space="preserve"> median base water potential</w:t>
        </w:r>
      </w:ins>
      <w:ins w:id="196" w:author="CLARA ESPINOSA DEL ALBA" w:date="2024-07-18T13:20:00Z">
        <w:r w:rsidR="007E37E6">
          <w:t xml:space="preserve"> </w:t>
        </w:r>
      </w:ins>
      <m:oMath>
        <m:sSub>
          <m:sSubPr>
            <m:ctrlPr>
              <w:ins w:id="197" w:author="CLARA ESPINOSA DEL ALBA" w:date="2024-07-18T13:20:00Z">
                <w:rPr>
                  <w:rFonts w:ascii="Cambria Math" w:hAnsi="Cambria Math"/>
                  <w:i/>
                </w:rPr>
              </w:ins>
            </m:ctrlPr>
          </m:sSubPr>
          <m:e>
            <m:r>
              <w:ins w:id="198" w:author="CLARA ESPINOSA DEL ALBA" w:date="2024-07-18T13:20:00Z">
                <w:rPr>
                  <w:rFonts w:ascii="Cambria Math" w:hAnsi="Cambria Math"/>
                </w:rPr>
                <m:t>x</m:t>
              </w:ins>
            </m:r>
          </m:e>
          <m:sub>
            <m:r>
              <w:ins w:id="199" w:author="CLARA ESPINOSA DEL ALBA" w:date="2024-07-18T13:20:00Z">
                <w:rPr>
                  <w:rFonts w:ascii="Cambria Math" w:hAnsi="Cambria Math"/>
                </w:rPr>
                <m:t>b</m:t>
              </w:ins>
            </m:r>
          </m:sub>
        </m:sSub>
        <m:d>
          <m:dPr>
            <m:ctrlPr>
              <w:ins w:id="200" w:author="CLARA ESPINOSA DEL ALBA" w:date="2024-07-18T13:20:00Z">
                <w:rPr>
                  <w:rFonts w:ascii="Cambria Math" w:hAnsi="Cambria Math"/>
                  <w:i/>
                </w:rPr>
              </w:ins>
            </m:ctrlPr>
          </m:dPr>
          <m:e>
            <m:r>
              <w:ins w:id="201" w:author="CLARA ESPINOSA DEL ALBA" w:date="2024-07-18T13:20:00Z">
                <w:rPr>
                  <w:rFonts w:ascii="Cambria Math" w:hAnsi="Cambria Math"/>
                </w:rPr>
                <m:t>g</m:t>
              </w:ins>
            </m:r>
          </m:e>
        </m:d>
      </m:oMath>
      <w:ins w:id="202" w:author="CLARA ESPINOSA DEL ALBA" w:date="2024-07-18T13:20:00Z">
        <w:r w:rsidR="00CD747B">
          <w:rPr>
            <w:rFonts w:eastAsiaTheme="minorEastAsia"/>
          </w:rPr>
          <w:t xml:space="preserve"> applying the following formula</w:t>
        </w:r>
      </w:ins>
      <w:ins w:id="203" w:author="CLARA ESPINOSA DEL ALBA" w:date="2024-07-18T13:31:00Z">
        <w:r w:rsidR="00161E37">
          <w:rPr>
            <w:rFonts w:eastAsiaTheme="minorEastAsia"/>
          </w:rPr>
          <w:t>, being</w:t>
        </w:r>
        <w:r w:rsidR="00161E37" w:rsidRPr="00161E37">
          <w:rPr>
            <w:rFonts w:ascii="Cambria Math" w:hAnsi="Cambria Math"/>
            <w:i/>
          </w:rPr>
          <w:t xml:space="preserve"> </w:t>
        </w:r>
      </w:ins>
      <m:oMath>
        <m:r>
          <w:ins w:id="204" w:author="CLARA ESPINOSA DEL ALBA" w:date="2024-07-18T13:31:00Z">
            <w:rPr>
              <w:rFonts w:ascii="Cambria Math" w:hAnsi="Cambria Math"/>
            </w:rPr>
            <m:t>θ</m:t>
          </w:ins>
        </m:r>
      </m:oMath>
      <w:ins w:id="205" w:author="CLARA ESPINOSA DEL ALBA" w:date="2024-07-18T13:31:00Z">
        <w:r w:rsidR="00161E37">
          <w:rPr>
            <w:rFonts w:eastAsiaTheme="minorEastAsia"/>
          </w:rPr>
          <w:t xml:space="preserve"> </w:t>
        </w:r>
      </w:ins>
      <w:ins w:id="206" w:author="CLARA ESPINOSA DEL ALBA" w:date="2024-07-18T13:32:00Z">
        <w:r w:rsidR="00161E37">
          <w:rPr>
            <w:rFonts w:eastAsiaTheme="minorEastAsia"/>
          </w:rPr>
          <w:t>the hydro time constant</w:t>
        </w:r>
      </w:ins>
      <w:ins w:id="207" w:author="CLARA ESPINOSA DEL ALBA" w:date="2024-07-18T13:20:00Z">
        <w:r w:rsidR="00CD747B">
          <w:rPr>
            <w:rFonts w:eastAsiaTheme="minorEastAsia"/>
          </w:rPr>
          <w:t>:</w:t>
        </w:r>
      </w:ins>
    </w:p>
    <w:bookmarkStart w:id="208" w:name="_Hlk17981823"/>
    <w:p w14:paraId="067308A2" w14:textId="586ACA3B" w:rsidR="003F4E0A" w:rsidRPr="003F4E0A" w:rsidRDefault="00000000" w:rsidP="003F4E0A">
      <w:pPr>
        <w:rPr>
          <w:ins w:id="209" w:author="CLARA ESPINOSA DEL ALBA" w:date="2024-07-18T13:21:00Z"/>
        </w:rPr>
      </w:pPr>
      <m:oMathPara>
        <m:oMath>
          <m:sSub>
            <m:sSubPr>
              <m:ctrlPr>
                <w:ins w:id="210" w:author="CLARA ESPINOSA DEL ALBA" w:date="2024-07-18T13:21:00Z">
                  <w:rPr>
                    <w:rFonts w:ascii="Cambria Math" w:hAnsi="Cambria Math"/>
                    <w:i/>
                  </w:rPr>
                </w:ins>
              </m:ctrlPr>
            </m:sSubPr>
            <m:e>
              <m:r>
                <w:ins w:id="211" w:author="CLARA ESPINOSA DEL ALBA" w:date="2024-07-18T13:21:00Z">
                  <w:rPr>
                    <w:rFonts w:ascii="Cambria Math" w:hAnsi="Cambria Math"/>
                  </w:rPr>
                  <m:t>x</m:t>
                </w:ins>
              </m:r>
            </m:e>
            <m:sub>
              <m:r>
                <w:ins w:id="212" w:author="CLARA ESPINOSA DEL ALBA" w:date="2024-07-18T13:21:00Z">
                  <w:rPr>
                    <w:rFonts w:ascii="Cambria Math" w:hAnsi="Cambria Math"/>
                  </w:rPr>
                  <m:t>b</m:t>
                </w:ins>
              </m:r>
            </m:sub>
          </m:sSub>
          <m:d>
            <m:dPr>
              <m:ctrlPr>
                <w:ins w:id="213" w:author="CLARA ESPINOSA DEL ALBA" w:date="2024-07-18T13:21:00Z">
                  <w:rPr>
                    <w:rFonts w:ascii="Cambria Math" w:hAnsi="Cambria Math"/>
                    <w:i/>
                  </w:rPr>
                </w:ins>
              </m:ctrlPr>
            </m:dPr>
            <m:e>
              <m:r>
                <w:ins w:id="214" w:author="CLARA ESPINOSA DEL ALBA" w:date="2024-07-18T13:21:00Z">
                  <w:rPr>
                    <w:rFonts w:ascii="Cambria Math" w:hAnsi="Cambria Math"/>
                  </w:rPr>
                  <m:t>g</m:t>
                </w:ins>
              </m:r>
            </m:e>
          </m:d>
          <w:bookmarkEnd w:id="208"/>
          <m:r>
            <w:ins w:id="215" w:author="CLARA ESPINOSA DEL ALBA" w:date="2024-07-18T13:21:00Z">
              <w:rPr>
                <w:rFonts w:ascii="Cambria Math" w:hAnsi="Cambria Math"/>
              </w:rPr>
              <m:t>=x-θ∕t</m:t>
            </w:ins>
          </m:r>
        </m:oMath>
      </m:oMathPara>
    </w:p>
    <w:p w14:paraId="5B0D55A1" w14:textId="6517A04B" w:rsidR="003F4E0A" w:rsidRDefault="003F4E0A" w:rsidP="003F4E0A">
      <w:pPr>
        <w:rPr>
          <w:ins w:id="216" w:author="CLARA ESPINOSA DEL ALBA" w:date="2024-07-18T13:21:00Z"/>
        </w:rPr>
      </w:pPr>
      <w:ins w:id="217" w:author="CLARA ESPINOSA DEL ALBA" w:date="2024-07-18T13:21:00Z">
        <w:r>
          <w:t>Secondly, cumulative germination proportion is transformed to probit and</w:t>
        </w:r>
        <w:r w:rsidR="00726D00">
          <w:t xml:space="preserve"> third adjust the following line:</w:t>
        </w:r>
      </w:ins>
    </w:p>
    <w:p w14:paraId="648D3872" w14:textId="77777777" w:rsidR="0031479D" w:rsidRDefault="0031479D" w:rsidP="0031479D">
      <w:pPr>
        <w:rPr>
          <w:ins w:id="218" w:author="CLARA ESPINOSA DEL ALBA" w:date="2024-07-18T13:22:00Z"/>
        </w:rPr>
      </w:pPr>
      <m:oMathPara>
        <m:oMath>
          <m:r>
            <w:ins w:id="219" w:author="CLARA ESPINOSA DEL ALBA" w:date="2024-07-18T13:22:00Z">
              <w:rPr>
                <w:rFonts w:ascii="Cambria Math" w:hAnsi="Cambria Math"/>
              </w:rPr>
              <m:t>probit=m⋅</m:t>
            </w:ins>
          </m:r>
          <m:sSub>
            <m:sSubPr>
              <m:ctrlPr>
                <w:ins w:id="220" w:author="CLARA ESPINOSA DEL ALBA" w:date="2024-07-18T13:22:00Z">
                  <w:rPr>
                    <w:rFonts w:ascii="Cambria Math" w:hAnsi="Cambria Math"/>
                    <w:i/>
                  </w:rPr>
                </w:ins>
              </m:ctrlPr>
            </m:sSubPr>
            <m:e>
              <m:r>
                <w:ins w:id="221" w:author="CLARA ESPINOSA DEL ALBA" w:date="2024-07-18T13:22:00Z">
                  <w:rPr>
                    <w:rFonts w:ascii="Cambria Math" w:hAnsi="Cambria Math"/>
                  </w:rPr>
                  <m:t>x</m:t>
                </w:ins>
              </m:r>
            </m:e>
            <m:sub>
              <m:r>
                <w:ins w:id="222" w:author="CLARA ESPINOSA DEL ALBA" w:date="2024-07-18T13:22:00Z">
                  <w:rPr>
                    <w:rFonts w:ascii="Cambria Math" w:hAnsi="Cambria Math"/>
                  </w:rPr>
                  <m:t>b</m:t>
                </w:ins>
              </m:r>
            </m:sub>
          </m:sSub>
          <m:d>
            <m:dPr>
              <m:ctrlPr>
                <w:ins w:id="223" w:author="CLARA ESPINOSA DEL ALBA" w:date="2024-07-18T13:22:00Z">
                  <w:rPr>
                    <w:rFonts w:ascii="Cambria Math" w:hAnsi="Cambria Math"/>
                    <w:i/>
                  </w:rPr>
                </w:ins>
              </m:ctrlPr>
            </m:dPr>
            <m:e>
              <m:r>
                <w:ins w:id="224" w:author="CLARA ESPINOSA DEL ALBA" w:date="2024-07-18T13:22:00Z">
                  <w:rPr>
                    <w:rFonts w:ascii="Cambria Math" w:hAnsi="Cambria Math"/>
                  </w:rPr>
                  <m:t>g</m:t>
                </w:ins>
              </m:r>
            </m:e>
          </m:d>
          <m:r>
            <w:ins w:id="225" w:author="CLARA ESPINOSA DEL ALBA" w:date="2024-07-18T13:22:00Z">
              <w:rPr>
                <w:rFonts w:ascii="Cambria Math" w:hAnsi="Cambria Math"/>
              </w:rPr>
              <m:t>+b</m:t>
            </w:ins>
          </m:r>
        </m:oMath>
      </m:oMathPara>
    </w:p>
    <w:p w14:paraId="4915F3BD" w14:textId="07BBC484" w:rsidR="00726D00" w:rsidRDefault="0031479D" w:rsidP="003F4E0A">
      <w:pPr>
        <w:rPr>
          <w:ins w:id="226" w:author="CLARA ESPINOSA DEL ALBA" w:date="2024-07-18T13:24:00Z"/>
          <w:rFonts w:eastAsiaTheme="minorEastAsia"/>
        </w:rPr>
      </w:pPr>
      <w:ins w:id="227" w:author="CLARA ESPINOSA DEL ALBA" w:date="2024-07-18T13:22:00Z">
        <w:r>
          <w:lastRenderedPageBreak/>
          <w:t xml:space="preserve">Fourth, </w:t>
        </w:r>
      </w:ins>
      <w:ins w:id="228" w:author="CLARA ESPINOSA DEL ALBA" w:date="2024-07-18T13:32:00Z">
        <w:r w:rsidR="00F80196">
          <w:t>run ite</w:t>
        </w:r>
      </w:ins>
      <w:ins w:id="229" w:author="CLARA ESPINOSA DEL ALBA" w:date="2024-07-18T13:33:00Z">
        <w:r w:rsidR="00F80196">
          <w:t xml:space="preserve">rations to </w:t>
        </w:r>
      </w:ins>
      <w:ins w:id="230" w:author="CLARA ESPINOSA DEL ALBA" w:date="2024-07-18T13:22:00Z">
        <w:r>
          <w:t>optimize</w:t>
        </w:r>
      </w:ins>
      <w:ins w:id="231" w:author="CLARA ESPINOSA DEL ALBA" w:date="2024-07-18T13:33:00Z">
        <w:r w:rsidR="00F80196">
          <w:t xml:space="preserve"> the</w:t>
        </w:r>
      </w:ins>
      <w:ins w:id="232" w:author="CLARA ESPINOSA DEL ALBA" w:date="2024-07-18T13:22:00Z">
        <w:r>
          <w:t xml:space="preserve"> </w:t>
        </w:r>
      </w:ins>
      <m:oMath>
        <m:r>
          <w:ins w:id="233" w:author="CLARA ESPINOSA DEL ALBA" w:date="2024-07-18T13:22:00Z">
            <w:rPr>
              <w:rFonts w:ascii="Cambria Math" w:hAnsi="Cambria Math"/>
            </w:rPr>
            <m:t>θ</m:t>
          </w:ins>
        </m:r>
      </m:oMath>
      <w:ins w:id="234" w:author="CLARA ESPINOSA DEL ALBA" w:date="2024-07-18T13:22:00Z">
        <w:r w:rsidR="00934CFA">
          <w:rPr>
            <w:rFonts w:eastAsiaTheme="minorEastAsia"/>
          </w:rPr>
          <w:t xml:space="preserve"> value to increase the </w:t>
        </w:r>
      </w:ins>
      <w:ins w:id="235"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236" w:author="CLARA ESPINOSA DEL ALBA" w:date="2024-07-18T13:32:00Z">
        <w:r w:rsidR="00F80196">
          <w:rPr>
            <w:rFonts w:eastAsiaTheme="minorEastAsia"/>
          </w:rPr>
          <w:t xml:space="preserve"> of the model.</w:t>
        </w:r>
      </w:ins>
      <w:ins w:id="237" w:author="CLARA ESPINOSA DEL ALBA" w:date="2024-07-18T13:23:00Z">
        <w:r w:rsidR="00071A35">
          <w:rPr>
            <w:rFonts w:eastAsiaTheme="minorEastAsia"/>
          </w:rPr>
          <w:t xml:space="preserve"> </w:t>
        </w:r>
      </w:ins>
      <w:ins w:id="238" w:author="CLARA ESPINOSA DEL ALBA" w:date="2024-07-18T13:25:00Z">
        <w:r w:rsidR="00A774A6">
          <w:rPr>
            <w:rFonts w:eastAsiaTheme="minorEastAsia"/>
          </w:rPr>
          <w:t>Finally,</w:t>
        </w:r>
      </w:ins>
      <w:ins w:id="239" w:author="CLARA ESPINOSA DEL ALBA" w:date="2024-07-18T13:23:00Z">
        <w:r w:rsidR="00DA10B0">
          <w:rPr>
            <w:rFonts w:eastAsiaTheme="minorEastAsia"/>
          </w:rPr>
          <w:t xml:space="preserve"> it calculate</w:t>
        </w:r>
      </w:ins>
      <w:ins w:id="240" w:author="CLARA ESPINOSA DEL ALBA" w:date="2024-07-18T13:25:00Z">
        <w:r w:rsidR="00A774A6">
          <w:rPr>
            <w:rFonts w:eastAsiaTheme="minorEastAsia"/>
          </w:rPr>
          <w:t>s</w:t>
        </w:r>
      </w:ins>
      <w:ins w:id="241" w:author="CLARA ESPINOSA DEL ALBA" w:date="2024-07-18T13:23:00Z">
        <w:r w:rsidR="00DA10B0">
          <w:rPr>
            <w:rFonts w:eastAsiaTheme="minorEastAsia"/>
          </w:rPr>
          <w:t xml:space="preserve"> the </w:t>
        </w:r>
      </w:ins>
      <w:ins w:id="242" w:author="CLARA ESPINOSA DEL ALBA" w:date="2024-07-18T13:24:00Z">
        <w:r w:rsidR="00DA10B0">
          <w:rPr>
            <w:rFonts w:eastAsiaTheme="minorEastAsia"/>
          </w:rPr>
          <w:t>base water potential (</w:t>
        </w:r>
      </w:ins>
      <w:proofErr w:type="spellStart"/>
      <w:ins w:id="243" w:author="CLARA ESPINOSA DEL ALBA" w:date="2024-07-18T13:23:00Z">
        <w:r w:rsidR="00DA10B0" w:rsidRPr="00927584">
          <w:rPr>
            <w:rFonts w:cstheme="minorHAnsi"/>
          </w:rPr>
          <w:t>ψ</w:t>
        </w:r>
        <w:r w:rsidR="00DA10B0" w:rsidRPr="00927584">
          <w:rPr>
            <w:rFonts w:cstheme="minorHAnsi"/>
            <w:vertAlign w:val="subscript"/>
          </w:rPr>
          <w:t>b</w:t>
        </w:r>
      </w:ins>
      <w:proofErr w:type="spellEnd"/>
      <w:ins w:id="244" w:author="CLARA ESPINOSA DEL ALBA" w:date="2024-07-18T13:24:00Z">
        <w:r w:rsidR="00DA10B0">
          <w:rPr>
            <w:rFonts w:eastAsiaTheme="minorEastAsia"/>
          </w:rPr>
          <w:t xml:space="preserve">) </w:t>
        </w:r>
      </w:ins>
      <w:ins w:id="245" w:author="CLARA ESPINOSA DEL ALBA" w:date="2024-07-18T13:23:00Z">
        <w:r w:rsidR="00DA10B0">
          <w:rPr>
            <w:rFonts w:eastAsiaTheme="minorEastAsia"/>
          </w:rPr>
          <w:t>of</w:t>
        </w:r>
      </w:ins>
      <w:ins w:id="246"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000000" w:rsidP="00A774A6">
      <w:pPr>
        <w:rPr>
          <w:ins w:id="247" w:author="CLARA ESPINOSA DEL ALBA" w:date="2024-07-18T13:24:00Z"/>
        </w:rPr>
      </w:pPr>
      <m:oMathPara>
        <m:oMath>
          <m:sSub>
            <m:sSubPr>
              <m:ctrlPr>
                <w:ins w:id="248" w:author="CLARA ESPINOSA DEL ALBA" w:date="2024-07-18T13:24:00Z">
                  <w:rPr>
                    <w:rFonts w:ascii="Cambria Math" w:hAnsi="Cambria Math"/>
                    <w:i/>
                  </w:rPr>
                </w:ins>
              </m:ctrlPr>
            </m:sSubPr>
            <m:e>
              <m:r>
                <w:ins w:id="249" w:author="CLARA ESPINOSA DEL ALBA" w:date="2024-07-18T13:24:00Z">
                  <w:rPr>
                    <w:rFonts w:ascii="Cambria Math" w:hAnsi="Cambria Math"/>
                  </w:rPr>
                  <m:t>x</m:t>
                </w:ins>
              </m:r>
            </m:e>
            <m:sub>
              <m:r>
                <w:ins w:id="250" w:author="CLARA ESPINOSA DEL ALBA" w:date="2024-07-18T13:24:00Z">
                  <w:rPr>
                    <w:rFonts w:ascii="Cambria Math" w:hAnsi="Cambria Math"/>
                  </w:rPr>
                  <m:t>b</m:t>
                </w:ins>
              </m:r>
            </m:sub>
          </m:sSub>
          <m:d>
            <m:dPr>
              <m:ctrlPr>
                <w:ins w:id="251" w:author="CLARA ESPINOSA DEL ALBA" w:date="2024-07-18T13:24:00Z">
                  <w:rPr>
                    <w:rFonts w:ascii="Cambria Math" w:hAnsi="Cambria Math"/>
                    <w:i/>
                  </w:rPr>
                </w:ins>
              </m:ctrlPr>
            </m:dPr>
            <m:e>
              <m:r>
                <w:ins w:id="252" w:author="CLARA ESPINOSA DEL ALBA" w:date="2024-07-18T13:24:00Z">
                  <w:rPr>
                    <w:rFonts w:ascii="Cambria Math" w:hAnsi="Cambria Math"/>
                  </w:rPr>
                  <m:t>50</m:t>
                </w:ins>
              </m:r>
            </m:e>
          </m:d>
          <m:r>
            <w:ins w:id="253" w:author="CLARA ESPINOSA DEL ALBA" w:date="2024-07-18T13:24:00Z">
              <w:rPr>
                <w:rFonts w:ascii="Cambria Math" w:hAnsi="Cambria Math"/>
              </w:rPr>
              <m:t>=-b∕m</m:t>
            </w:ins>
          </m:r>
        </m:oMath>
      </m:oMathPara>
    </w:p>
    <w:p w14:paraId="6D21FBE1" w14:textId="663E6D09" w:rsidR="00A774A6" w:rsidRDefault="004F61A3" w:rsidP="003F4E0A">
      <w:pPr>
        <w:rPr>
          <w:ins w:id="254" w:author="CLARA ESPINOSA DEL ALBA" w:date="2024-07-18T13:26:00Z"/>
        </w:rPr>
      </w:pPr>
      <w:ins w:id="255" w:author="CLARA ESPINOSA DEL ALBA" w:date="2024-07-18T13:25:00Z">
        <w:r>
          <w:t xml:space="preserve">And the sigma </w:t>
        </w:r>
      </w:ins>
      <m:oMath>
        <m:r>
          <w:ins w:id="256" w:author="CLARA ESPINOSA DEL ALBA" w:date="2024-07-18T13:25:00Z">
            <w:rPr>
              <w:rFonts w:ascii="Cambria Math" w:hAnsi="Cambria Math"/>
            </w:rPr>
            <m:t>σ</m:t>
          </w:ins>
        </m:r>
      </m:oMath>
      <w:ins w:id="257" w:author="CLARA ESPINOSA DEL ALBA" w:date="2024-07-18T13:25:00Z">
        <w:r w:rsidR="005357C6">
          <w:rPr>
            <w:rFonts w:eastAsiaTheme="minorEastAsia"/>
          </w:rPr>
          <w:t xml:space="preserve"> </w:t>
        </w:r>
      </w:ins>
      <w:ins w:id="258" w:author="CLARA ESPINOSA DEL ALBA" w:date="2024-07-18T13:26:00Z">
        <w:r w:rsidR="005357C6">
          <w:rPr>
            <w:rFonts w:eastAsiaTheme="minorEastAsia"/>
          </w:rPr>
          <w:t>(</w:t>
        </w:r>
        <w:r w:rsidR="005357C6" w:rsidRPr="000025E5">
          <w:t>standard deviation</w:t>
        </w:r>
        <w:r w:rsidR="005357C6">
          <w:t xml:space="preserve">) </w:t>
        </w:r>
        <w:r w:rsidR="005357C6" w:rsidRPr="000025E5">
          <w:t xml:space="preserve">of the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s:</w:t>
        </w:r>
      </w:ins>
    </w:p>
    <w:p w14:paraId="1441237C" w14:textId="4858C6E6" w:rsidR="005357C6" w:rsidRPr="00350323" w:rsidRDefault="00756377" w:rsidP="00350323">
      <w:pPr>
        <w:rPr>
          <w:ins w:id="259" w:author="CLARA ESPINOSA DEL ALBA" w:date="2024-07-18T13:20:00Z"/>
        </w:rPr>
      </w:pPr>
      <m:oMathPara>
        <m:oMath>
          <m:r>
            <w:ins w:id="260" w:author="CLARA ESPINOSA DEL ALBA" w:date="2024-07-18T13:26:00Z">
              <w:rPr>
                <w:rFonts w:ascii="Cambria Math" w:hAnsi="Cambria Math"/>
              </w:rPr>
              <m:t>σ=1∕m</m:t>
            </w:ins>
          </m:r>
        </m:oMath>
      </m:oMathPara>
    </w:p>
    <w:p w14:paraId="5F714460" w14:textId="54CEA80C" w:rsidR="00526E85" w:rsidRPr="00927584" w:rsidRDefault="00BE23E7" w:rsidP="00350323">
      <w:pPr>
        <w:spacing w:line="360" w:lineRule="auto"/>
        <w:ind w:firstLine="709"/>
        <w:jc w:val="both"/>
        <w:rPr>
          <w:rFonts w:cstheme="minorHAnsi"/>
        </w:rPr>
      </w:pPr>
      <w:ins w:id="261" w:author="CLARA ESPINOSA DEL ALBA" w:date="2024-07-17T08:50:00Z">
        <w:r>
          <w:rPr>
            <w:rFonts w:cstheme="minorHAnsi"/>
          </w:rPr>
          <w:t>For three of the subpopulations</w:t>
        </w:r>
      </w:ins>
      <w:ins w:id="262" w:author="CLARA ESPINOSA DEL ALBA" w:date="2024-07-17T08:51:00Z">
        <w:r w:rsidR="000B1B31">
          <w:rPr>
            <w:rFonts w:cstheme="minorHAnsi"/>
          </w:rPr>
          <w:t>,</w:t>
        </w:r>
      </w:ins>
      <w:ins w:id="263" w:author="CLARA ESPINOSA DEL ALBA" w:date="2024-07-17T08:50:00Z">
        <w:r>
          <w:rPr>
            <w:rFonts w:cstheme="minorHAnsi"/>
          </w:rPr>
          <w:t xml:space="preserve"> with the fresh seed storage treatment</w:t>
        </w:r>
      </w:ins>
      <w:ins w:id="264" w:author="CLARA ESPINOSA DEL ALBA" w:date="2024-07-17T08:51:00Z">
        <w:r w:rsidR="000B1B31">
          <w:rPr>
            <w:rFonts w:cstheme="minorHAnsi"/>
          </w:rPr>
          <w:t xml:space="preserve"> (</w:t>
        </w:r>
        <w:r w:rsidR="00CD2EC3">
          <w:rPr>
            <w:rFonts w:cstheme="minorHAnsi"/>
          </w:rPr>
          <w:t>A00, B03 and B07)</w:t>
        </w:r>
      </w:ins>
      <w:ins w:id="265"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266" w:author="CLARA ESPINOSA DEL ALBA" w:date="2024-07-17T08:51:00Z">
        <w:r w:rsidR="000B1B31">
          <w:rPr>
            <w:rFonts w:cstheme="minorHAnsi"/>
            <w:vertAlign w:val="subscript"/>
          </w:rPr>
          <w:t xml:space="preserve"> </w:t>
        </w:r>
        <w:r w:rsidR="00CD2EC3">
          <w:rPr>
            <w:rFonts w:cstheme="minorHAnsi"/>
          </w:rPr>
          <w:t>consequently for further anal</w:t>
        </w:r>
      </w:ins>
      <w:ins w:id="267" w:author="CLARA ESPINOSA DEL ALBA" w:date="2024-07-17T08:52:00Z">
        <w:r w:rsidR="00CD2EC3">
          <w:rPr>
            <w:rFonts w:cstheme="minorHAnsi"/>
          </w:rPr>
          <w:t xml:space="preserve">ysis </w:t>
        </w:r>
      </w:ins>
      <w:r w:rsidR="00F10AB1">
        <w:rPr>
          <w:rFonts w:cstheme="minorHAnsi"/>
        </w:rPr>
        <w:t>these</w:t>
      </w:r>
      <w:ins w:id="268" w:author="CLARA ESPINOSA DEL ALBA" w:date="2024-07-17T08:52:00Z">
        <w:r w:rsidR="00CD2EC3">
          <w:rPr>
            <w:rFonts w:cstheme="minorHAnsi"/>
          </w:rPr>
          <w:t xml:space="preserve"> positive values were assigned a maxim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69"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270"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271" w:author="CLARA ESPINOSA DEL ALBA" w:date="2024-08-02T12:48:00Z">
        <w:r w:rsidR="003A0AE3">
          <w:rPr>
            <w:rFonts w:cstheme="minorHAnsi"/>
          </w:rPr>
          <w:t>and</w:t>
        </w:r>
      </w:ins>
      <w:del w:id="272"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273" w:author="CLARA ESPINOSA DEL ALBA" w:date="2024-08-02T12:48:00Z">
        <w:r w:rsidR="00982F78">
          <w:rPr>
            <w:rFonts w:cstheme="minorHAnsi"/>
          </w:rPr>
          <w:t xml:space="preserve"> meaning that</w:t>
        </w:r>
      </w:ins>
      <w:ins w:id="274" w:author="CLARA ESPINOSA DEL ALBA" w:date="2024-08-02T12:49:00Z">
        <w:r w:rsidR="00982F78">
          <w:rPr>
            <w:rFonts w:cstheme="minorHAnsi"/>
          </w:rPr>
          <w:t xml:space="preserve"> the relationship between GDD and </w:t>
        </w:r>
      </w:ins>
      <w:del w:id="275" w:author="CLARA ESPINOSA DEL ALBA" w:date="2024-08-02T12:50:00Z">
        <w:r w:rsidR="00594767" w:rsidRPr="00927584" w:rsidDel="00CE4B32">
          <w:rPr>
            <w:rFonts w:cstheme="minorHAnsi"/>
          </w:rPr>
          <w:delText xml:space="preserve"> </w:delText>
        </w:r>
      </w:del>
      <w:proofErr w:type="spellStart"/>
      <w:ins w:id="276"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ins>
      <w:r w:rsidR="001D0FBB">
        <w:rPr>
          <w:rFonts w:cstheme="minorHAnsi"/>
        </w:rPr>
        <w:t>was</w:t>
      </w:r>
      <w:ins w:id="277" w:author="CLARA ESPINOSA DEL ALBA" w:date="2024-08-02T12:49:00Z">
        <w:r w:rsidR="00C8546A">
          <w:rPr>
            <w:rFonts w:cstheme="minorHAnsi"/>
          </w:rPr>
          <w:t xml:space="preserve"> different between </w:t>
        </w:r>
      </w:ins>
      <w:ins w:id="278" w:author="CLARA ESPINOSA DEL ALBA" w:date="2024-08-02T12:50:00Z">
        <w:r w:rsidR="00CE4B32">
          <w:rPr>
            <w:rFonts w:cstheme="minorHAnsi"/>
          </w:rPr>
          <w:t xml:space="preserve">both </w:t>
        </w:r>
      </w:ins>
      <w:ins w:id="279" w:author="CLARA ESPINOSA DEL ALBA" w:date="2024-08-02T12:49:00Z">
        <w:r w:rsidR="00C8546A">
          <w:rPr>
            <w:rFonts w:cstheme="minorHAnsi"/>
          </w:rPr>
          <w:t xml:space="preserve">storage treatments. </w:t>
        </w:r>
      </w:ins>
      <w:del w:id="280" w:author="CLARA ESPINOSA DEL ALBA" w:date="2024-08-02T12:50:00Z">
        <w:r w:rsidR="00594767" w:rsidRPr="00927584" w:rsidDel="004D548F">
          <w:rPr>
            <w:rFonts w:cstheme="minorHAnsi"/>
          </w:rPr>
          <w:delText>consequently</w:delText>
        </w:r>
      </w:del>
      <w:ins w:id="281"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282"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283" w:author="CLARA ESPINOSA DEL ALBA" w:date="2024-08-02T16:10:00Z">
        <w:r w:rsidR="002D7D6E">
          <w:rPr>
            <w:rFonts w:cstheme="minorHAnsi"/>
          </w:rPr>
          <w:t xml:space="preserve"> Analys</w:t>
        </w:r>
      </w:ins>
      <w:r w:rsidR="001D0FBB">
        <w:rPr>
          <w:rFonts w:cstheme="minorHAnsi"/>
        </w:rPr>
        <w:t>es</w:t>
      </w:r>
      <w:ins w:id="284" w:author="CLARA ESPINOSA DEL ALBA" w:date="2024-08-02T16:10:00Z">
        <w:r w:rsidR="002D7D6E">
          <w:rPr>
            <w:rFonts w:cstheme="minorHAnsi"/>
          </w:rPr>
          <w:t xml:space="preserve"> were repe</w:t>
        </w:r>
        <w:r w:rsidR="009F26BB">
          <w:rPr>
            <w:rFonts w:cstheme="minorHAnsi"/>
          </w:rPr>
          <w:t>ated with the subset of subpopulations which had been sow</w:t>
        </w:r>
      </w:ins>
      <w:ins w:id="285" w:author="CLARA ESPINOSA DEL ALBA" w:date="2024-08-02T16:11:00Z">
        <w:r w:rsidR="009F26BB">
          <w:rPr>
            <w:rFonts w:cstheme="minorHAnsi"/>
          </w:rPr>
          <w:t xml:space="preserve">ed in both storage </w:t>
        </w:r>
      </w:ins>
      <w:ins w:id="286" w:author="CLARA ESPINOSA DEL ALBA" w:date="2024-08-02T16:12:00Z">
        <w:r w:rsidR="00D33398">
          <w:rPr>
            <w:rFonts w:cstheme="minorHAnsi"/>
          </w:rPr>
          <w:t>treatments</w:t>
        </w:r>
      </w:ins>
      <w:ins w:id="287"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88" w:author="CLARA ESPINOSA DEL ALBA" w:date="2024-08-02T16:11:00Z">
        <w:r w:rsidR="003A79B6">
          <w:rPr>
            <w:rFonts w:cstheme="minorHAnsi"/>
          </w:rPr>
          <w:t xml:space="preserve">able </w:t>
        </w:r>
      </w:ins>
      <w:r w:rsidR="00D955CC">
        <w:rPr>
          <w:rFonts w:cstheme="minorHAnsi"/>
        </w:rPr>
        <w:t>S</w:t>
      </w:r>
      <w:ins w:id="289" w:author="CLARA ESPINOSA DEL ALBA" w:date="2024-08-02T16:11:00Z">
        <w:r w:rsidR="003A79B6">
          <w:rPr>
            <w:rFonts w:cstheme="minorHAnsi"/>
          </w:rPr>
          <w:t>4.</w:t>
        </w:r>
      </w:ins>
    </w:p>
    <w:p w14:paraId="6D7F952E" w14:textId="5B75834B" w:rsidR="00594767" w:rsidRPr="00927584" w:rsidRDefault="00594767" w:rsidP="00594767">
      <w:pPr>
        <w:spacing w:line="360" w:lineRule="auto"/>
        <w:ind w:firstLine="709"/>
        <w:jc w:val="both"/>
      </w:pPr>
      <w:r w:rsidRPr="00927584">
        <w:t>Additionally, we wanted to control for seed mass</w:t>
      </w:r>
      <w:ins w:id="290" w:author="CLARA ESPINOSA DEL ALBA" w:date="2024-08-02T12:58:00Z">
        <w:r w:rsidR="00305174">
          <w:t xml:space="preserve"> as a covariate</w:t>
        </w:r>
      </w:ins>
      <w:r w:rsidRPr="00927584">
        <w:t xml:space="preserve">, </w:t>
      </w:r>
      <w:del w:id="291" w:author="CLARA ESPINOSA DEL ALBA" w:date="2024-08-02T12:58:00Z">
        <w:r w:rsidRPr="00927584" w:rsidDel="00442017">
          <w:delText xml:space="preserve">a </w:delText>
        </w:r>
      </w:del>
      <w:ins w:id="292" w:author="CLARA ESPINOSA DEL ALBA" w:date="2024-08-02T12:58:00Z">
        <w:del w:id="293" w:author="Diana María Cruz Tejada" w:date="2024-09-03T14:52:00Z" w16du:dateUtc="2024-09-03T12:52:00Z">
          <w:r w:rsidR="00442017" w:rsidDel="00D84049">
            <w:delText>because</w:delText>
          </w:r>
        </w:del>
      </w:ins>
      <w:ins w:id="294" w:author="Diana María Cruz Tejada" w:date="2024-09-03T14:52:00Z" w16du:dateUtc="2024-09-03T12:52:00Z">
        <w:r w:rsidR="00D84049">
          <w:t>since</w:t>
        </w:r>
      </w:ins>
      <w:ins w:id="295" w:author="CLARA ESPINOSA DEL ALBA" w:date="2024-08-02T12:58:00Z">
        <w:r w:rsidR="00442017">
          <w:t xml:space="preserve"> it is a </w:t>
        </w:r>
        <w:del w:id="296" w:author="Diana María Cruz Tejada" w:date="2024-09-03T14:53:00Z" w16du:dateUtc="2024-09-03T12:53:00Z">
          <w:r w:rsidR="00442017" w:rsidDel="00D84049">
            <w:delText>seed</w:delText>
          </w:r>
          <w:r w:rsidR="00442017" w:rsidRPr="00927584" w:rsidDel="00D84049">
            <w:delText xml:space="preserve"> </w:delText>
          </w:r>
        </w:del>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97"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98"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99" w:author="CLARA ESPINOSA DEL ALBA" w:date="2024-08-02T15:19:00Z">
        <w:r w:rsidR="005A223D">
          <w:t xml:space="preserve">Firstly, we </w:t>
        </w:r>
      </w:ins>
      <w:ins w:id="300" w:author="CLARA ESPINOSA DEL ALBA" w:date="2024-08-02T15:20:00Z">
        <w:r w:rsidR="005A223D">
          <w:t xml:space="preserve">checked if there </w:t>
        </w:r>
      </w:ins>
      <w:ins w:id="301" w:author="CLARA ESPINOSA DEL ALBA" w:date="2024-08-05T08:59:00Z">
        <w:r w:rsidR="00355780">
          <w:t>were</w:t>
        </w:r>
      </w:ins>
      <w:ins w:id="302" w:author="CLARA ESPINOSA DEL ALBA" w:date="2024-08-02T15:20:00Z">
        <w:r w:rsidR="005A223D">
          <w:t xml:space="preserve"> </w:t>
        </w:r>
      </w:ins>
      <w:ins w:id="303" w:author="CLARA ESPINOSA DEL ALBA" w:date="2024-08-05T08:59:00Z">
        <w:r w:rsidR="00355780">
          <w:t xml:space="preserve">any </w:t>
        </w:r>
      </w:ins>
      <w:ins w:id="304" w:author="CLARA ESPINOSA DEL ALBA" w:date="2024-08-02T15:20:00Z">
        <w:r w:rsidR="005A223D">
          <w:t>preexist</w:t>
        </w:r>
      </w:ins>
      <w:ins w:id="305" w:author="CLARA ESPINOSA DEL ALBA" w:date="2024-08-05T08:59:00Z">
        <w:r w:rsidR="00355780">
          <w:t>ing</w:t>
        </w:r>
      </w:ins>
      <w:ins w:id="306" w:author="CLARA ESPINOSA DEL ALBA" w:date="2024-08-02T15:20:00Z">
        <w:r w:rsidR="005A223D">
          <w:t xml:space="preserve"> differences in seed mass between storage treatments, which was not the case</w:t>
        </w:r>
      </w:ins>
      <w:ins w:id="307" w:author="CLARA ESPINOSA DEL ALBA" w:date="2024-08-05T08:59:00Z">
        <w:r w:rsidR="00355780">
          <w:t>. We then</w:t>
        </w:r>
      </w:ins>
      <w:ins w:id="308" w:author="CLARA ESPINOSA DEL ALBA" w:date="2024-08-02T15:20:00Z">
        <w:r w:rsidR="00236E9F">
          <w:t xml:space="preserve"> checked if </w:t>
        </w:r>
      </w:ins>
      <w:ins w:id="309"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310" w:author="CLARA ESPINOSA DEL ALBA" w:date="2024-08-02T15:21:00Z">
        <w:r w:rsidRPr="00927584" w:rsidDel="00FE770B">
          <w:delText>W</w:delText>
        </w:r>
      </w:del>
      <w:ins w:id="311"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312"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313" w:author="CLARA ESPINOSA DEL ALBA" w:date="2024-08-02T15:21:00Z">
        <w:r w:rsidRPr="00927584" w:rsidDel="005253DA">
          <w:rPr>
            <w:rFonts w:cstheme="minorHAnsi"/>
          </w:rPr>
          <w:delText xml:space="preserve">. However, </w:delText>
        </w:r>
      </w:del>
      <w:del w:id="314" w:author="CLARA ESPINOSA DEL ALBA" w:date="2024-08-02T15:22:00Z">
        <w:r w:rsidRPr="00927584" w:rsidDel="005253DA">
          <w:rPr>
            <w:rFonts w:cstheme="minorHAnsi"/>
          </w:rPr>
          <w:delText xml:space="preserve">we </w:delText>
        </w:r>
      </w:del>
      <w:ins w:id="315"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316"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317" w:author="CLARA ESPINOSA DEL ALBA" w:date="2024-08-02T15:22:00Z">
        <w:r w:rsidR="00567827">
          <w:rPr>
            <w:rFonts w:cstheme="minorHAnsi"/>
          </w:rPr>
          <w:t xml:space="preserve">neither of the terms. We </w:t>
        </w:r>
        <w:del w:id="318" w:author="Diana María Cruz Tejada" w:date="2024-09-03T14:54:00Z" w16du:dateUtc="2024-09-03T12:54:00Z">
          <w:r w:rsidR="00567827" w:rsidDel="00D84049">
            <w:rPr>
              <w:rFonts w:cstheme="minorHAnsi"/>
            </w:rPr>
            <w:delText>did find</w:delText>
          </w:r>
        </w:del>
      </w:ins>
      <w:ins w:id="319" w:author="Diana María Cruz Tejada" w:date="2024-09-03T14:54:00Z" w16du:dateUtc="2024-09-03T12:54:00Z">
        <w:r w:rsidR="00D84049">
          <w:rPr>
            <w:rFonts w:cstheme="minorHAnsi"/>
          </w:rPr>
          <w:t>found</w:t>
        </w:r>
      </w:ins>
      <w:ins w:id="320" w:author="CLARA ESPINOSA DEL ALBA" w:date="2024-08-02T15:22:00Z">
        <w:r w:rsidR="00567827">
          <w:rPr>
            <w:rFonts w:cstheme="minorHAnsi"/>
          </w:rPr>
          <w:t xml:space="preserve"> </w:t>
        </w:r>
        <w:r w:rsidR="00E44847">
          <w:rPr>
            <w:rFonts w:cstheme="minorHAnsi"/>
          </w:rPr>
          <w:t>a positive correlation between seed mass and subpopulations</w:t>
        </w:r>
      </w:ins>
      <w:ins w:id="321" w:author="CLARA ESPINOSA DEL ALBA" w:date="2024-08-02T15:23:00Z">
        <w:r w:rsidR="00E44847">
          <w:rPr>
            <w:rFonts w:cstheme="minorHAnsi"/>
          </w:rPr>
          <w:t xml:space="preserve"> GDD, </w:t>
        </w:r>
        <w:r w:rsidR="00E44847">
          <w:rPr>
            <w:rFonts w:cstheme="minorHAnsi"/>
          </w:rPr>
          <w:lastRenderedPageBreak/>
          <w:t>nevertheless this did not translate into other differences</w:t>
        </w:r>
        <w:r w:rsidR="00481EA7">
          <w:rPr>
            <w:rFonts w:cstheme="minorHAnsi"/>
          </w:rPr>
          <w:t xml:space="preserve"> (detailed model information can be found in supplementary tables/figures </w:t>
        </w:r>
      </w:ins>
      <w:ins w:id="322" w:author="CLARA ESPINOSA DEL ALBA" w:date="2024-08-02T15:24:00Z">
        <w:r w:rsidR="00481EA7" w:rsidRPr="001D0FBB">
          <w:rPr>
            <w:rFonts w:cstheme="minorHAnsi"/>
            <w:highlight w:val="yellow"/>
            <w:rPrChange w:id="323" w:author="FRANCISCO DE BORJA JIMENEZ-ALFARO GONZALEZ" w:date="2024-08-20T09:25:00Z" w16du:dateUtc="2024-08-20T07:25:00Z">
              <w:rPr>
                <w:rFonts w:cstheme="minorHAnsi"/>
              </w:rPr>
            </w:rPrChange>
          </w:rPr>
          <w:t>xxx</w:t>
        </w:r>
        <w:r w:rsidR="00481EA7">
          <w:rPr>
            <w:rFonts w:cstheme="minorHAnsi"/>
          </w:rPr>
          <w:t>)</w:t>
        </w:r>
      </w:ins>
      <w:del w:id="324"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ito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itolo3"/>
        <w:spacing w:line="360" w:lineRule="auto"/>
        <w:jc w:val="both"/>
      </w:pPr>
      <w:r w:rsidRPr="00927584">
        <w:t>4. Discussion</w:t>
      </w:r>
    </w:p>
    <w:p w14:paraId="6D7F9622" w14:textId="30898E3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325" w:author="CLARA ESPINOSA DEL ALBA" w:date="2024-08-05T08:54:00Z">
        <w:r w:rsidRPr="00927584" w:rsidDel="00F82C37">
          <w:delText xml:space="preserve">is </w:delText>
        </w:r>
      </w:del>
      <w:ins w:id="326" w:author="CLARA ESPINOSA DEL ALBA" w:date="2024-08-05T08:54:00Z">
        <w:r w:rsidR="00F82C37">
          <w:t xml:space="preserve">might </w:t>
        </w:r>
        <w:r w:rsidR="0092341A">
          <w:lastRenderedPageBreak/>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327"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328" w:author="CLARA ESPINOSA DEL ALBA" w:date="2024-08-05T09:21:00Z">
        <w:r>
          <w:t xml:space="preserve">Maternal </w:t>
        </w:r>
      </w:ins>
      <w:ins w:id="329" w:author="CLARA ESPINOSA DEL ALBA" w:date="2024-08-05T09:36:00Z">
        <w:r w:rsidR="004F7168">
          <w:t>or tr</w:t>
        </w:r>
        <w:r w:rsidR="00DF575C">
          <w:t xml:space="preserve">ansgenerational </w:t>
        </w:r>
      </w:ins>
      <w:ins w:id="330" w:author="CLARA ESPINOSA DEL ALBA" w:date="2024-08-05T09:21:00Z">
        <w:r>
          <w:t>effects</w:t>
        </w:r>
      </w:ins>
      <w:ins w:id="331" w:author="CLARA ESPINOSA DEL ALBA" w:date="2024-08-05T10:31:00Z">
        <w:r w:rsidR="00431BE0">
          <w:t>, here</w:t>
        </w:r>
        <w:r w:rsidR="00E86BD7">
          <w:t xml:space="preserve"> included with seed mas</w:t>
        </w:r>
      </w:ins>
      <w:ins w:id="332" w:author="CLARA ESPINOSA DEL ALBA" w:date="2024-08-05T10:32:00Z">
        <w:r w:rsidR="00E86BD7">
          <w:t>s as a proxy,</w:t>
        </w:r>
      </w:ins>
      <w:ins w:id="333" w:author="CLARA ESPINOSA DEL ALBA" w:date="2024-08-05T09:21:00Z">
        <w:r>
          <w:t xml:space="preserve"> hav</w:t>
        </w:r>
      </w:ins>
      <w:ins w:id="334" w:author="CLARA ESPINOSA DEL ALBA" w:date="2024-08-05T09:22:00Z">
        <w:r>
          <w:t>e been previ</w:t>
        </w:r>
        <w:r w:rsidR="00B730F1">
          <w:t>ously reported to have an important role in seed germination responses (</w:t>
        </w:r>
      </w:ins>
      <w:ins w:id="335" w:author="CLARA ESPINOSA DEL ALBA" w:date="2024-08-05T10:51:00Z">
        <w:r w:rsidR="001063E3">
          <w:t xml:space="preserve">reviewed in </w:t>
        </w:r>
      </w:ins>
      <w:ins w:id="336"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337" w:author="CLARA ESPINOSA DEL ALBA" w:date="2024-08-07T09:34:00Z" w16du:dateUtc="2024-08-07T07:34:00Z">
        <w:r w:rsidR="00D70CE6">
          <w:fldChar w:fldCharType="end"/>
        </w:r>
      </w:ins>
      <w:ins w:id="338" w:author="CLARA ESPINOSA DEL ALBA" w:date="2024-08-05T11:03:00Z">
        <w:r w:rsidR="00D37B04">
          <w:t xml:space="preserve">. </w:t>
        </w:r>
      </w:ins>
      <w:ins w:id="339" w:author="CLARA ESPINOSA DEL ALBA" w:date="2024-08-05T08:55:00Z">
        <w:r w:rsidR="00F73381">
          <w:t>In our study</w:t>
        </w:r>
      </w:ins>
      <w:ins w:id="340" w:author="CLARA ESPINOSA DEL ALBA" w:date="2024-08-05T08:56:00Z">
        <w:r w:rsidR="00F73381">
          <w:t>,</w:t>
        </w:r>
      </w:ins>
      <w:ins w:id="341" w:author="CLARA ESPINOSA DEL ALBA" w:date="2024-08-05T08:55:00Z">
        <w:r w:rsidR="00F73381">
          <w:t xml:space="preserve"> </w:t>
        </w:r>
      </w:ins>
      <w:ins w:id="342" w:author="CLARA ESPINOSA DEL ALBA" w:date="2024-08-05T11:04:00Z">
        <w:r w:rsidR="00B35986">
          <w:t>seed mass</w:t>
        </w:r>
      </w:ins>
      <w:ins w:id="343" w:author="CLARA ESPINOSA DEL ALBA" w:date="2024-08-05T08:55:00Z">
        <w:r w:rsidR="00F73381">
          <w:t xml:space="preserve"> did not </w:t>
        </w:r>
      </w:ins>
      <w:ins w:id="344" w:author="CLARA ESPINOSA DEL ALBA" w:date="2024-08-05T08:57:00Z">
        <w:r w:rsidR="000E0BE8">
          <w:t>significantly affect germination responses nor</w:t>
        </w:r>
      </w:ins>
      <w:ins w:id="345" w:author="CLARA ESPINOSA DEL ALBA" w:date="2024-08-05T08:56:00Z">
        <w:r w:rsidR="00E22023">
          <w:t xml:space="preserve"> germination </w:t>
        </w:r>
      </w:ins>
      <w:proofErr w:type="spellStart"/>
      <w:ins w:id="346"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347" w:author="CLARA ESPINOSA DEL ALBA" w:date="2024-08-05T09:53:00Z">
        <w:r w:rsidR="005354A3">
          <w:rPr>
            <w:rFonts w:cstheme="minorHAnsi"/>
          </w:rPr>
          <w:t>s</w:t>
        </w:r>
      </w:ins>
      <w:ins w:id="348" w:author="CLARA ESPINOSA DEL ALBA" w:date="2024-08-05T08:57:00Z">
        <w:r w:rsidR="00E817DB">
          <w:rPr>
            <w:rFonts w:cstheme="minorHAnsi"/>
          </w:rPr>
          <w:t xml:space="preserve"> from </w:t>
        </w:r>
      </w:ins>
      <w:ins w:id="349" w:author="CLARA ESPINOSA DEL ALBA" w:date="2024-08-05T08:58:00Z">
        <w:r w:rsidR="00E817DB">
          <w:rPr>
            <w:rFonts w:cstheme="minorHAnsi"/>
          </w:rPr>
          <w:t xml:space="preserve">warmer microhabitats having also heavier seeds. </w:t>
        </w:r>
        <w:r w:rsidR="00416105">
          <w:rPr>
            <w:rFonts w:cstheme="minorHAnsi"/>
          </w:rPr>
          <w:t>Our results</w:t>
        </w:r>
      </w:ins>
      <w:ins w:id="350" w:author="CLARA ESPINOSA DEL ALBA" w:date="2024-08-05T09:00:00Z">
        <w:r w:rsidR="00C86E16">
          <w:rPr>
            <w:rFonts w:cstheme="minorHAnsi"/>
          </w:rPr>
          <w:t xml:space="preserve"> suggest </w:t>
        </w:r>
      </w:ins>
      <w:ins w:id="351" w:author="CLARA ESPINOSA DEL ALBA" w:date="2024-08-05T09:53:00Z">
        <w:r w:rsidR="005354A3">
          <w:rPr>
            <w:rFonts w:cstheme="minorHAnsi"/>
          </w:rPr>
          <w:t xml:space="preserve">a </w:t>
        </w:r>
      </w:ins>
      <w:ins w:id="352" w:author="CLARA ESPINOSA DEL ALBA" w:date="2024-08-05T09:00:00Z">
        <w:r w:rsidR="00C86E16">
          <w:rPr>
            <w:rFonts w:cstheme="minorHAnsi"/>
          </w:rPr>
          <w:t xml:space="preserve">differential level of </w:t>
        </w:r>
      </w:ins>
      <w:ins w:id="353" w:author="CLARA ESPINOSA DEL ALBA" w:date="2024-08-05T09:53:00Z">
        <w:r w:rsidR="005354A3">
          <w:rPr>
            <w:rFonts w:cstheme="minorHAnsi"/>
          </w:rPr>
          <w:t xml:space="preserve">maternal </w:t>
        </w:r>
      </w:ins>
      <w:ins w:id="354" w:author="CLARA ESPINOSA DEL ALBA" w:date="2024-08-05T09:00:00Z">
        <w:r w:rsidR="00C86E16">
          <w:rPr>
            <w:rFonts w:cstheme="minorHAnsi"/>
          </w:rPr>
          <w:t xml:space="preserve">influence, potentially </w:t>
        </w:r>
        <w:r w:rsidR="00DC3071">
          <w:rPr>
            <w:rFonts w:cstheme="minorHAnsi"/>
          </w:rPr>
          <w:t>habitat</w:t>
        </w:r>
      </w:ins>
      <w:ins w:id="355" w:author="CLARA ESPINOSA DEL ALBA" w:date="2024-08-05T09:53:00Z">
        <w:r w:rsidR="0072179B">
          <w:rPr>
            <w:rFonts w:cstheme="minorHAnsi"/>
          </w:rPr>
          <w:t xml:space="preserve"> or </w:t>
        </w:r>
      </w:ins>
      <w:ins w:id="356" w:author="CLARA ESPINOSA DEL ALBA" w:date="2024-08-05T09:54:00Z">
        <w:r w:rsidR="0072179B">
          <w:rPr>
            <w:rFonts w:cstheme="minorHAnsi"/>
          </w:rPr>
          <w:t xml:space="preserve">scale </w:t>
        </w:r>
      </w:ins>
      <w:ins w:id="357" w:author="CLARA ESPINOSA DEL ALBA" w:date="2024-08-05T09:00:00Z">
        <w:r w:rsidR="00DC3071">
          <w:rPr>
            <w:rFonts w:cstheme="minorHAnsi"/>
          </w:rPr>
          <w:t xml:space="preserve">related; while other </w:t>
        </w:r>
      </w:ins>
      <w:ins w:id="358" w:author="CLARA ESPINOSA DEL ALBA" w:date="2024-08-05T08:58:00Z">
        <w:r w:rsidR="009856F2">
          <w:rPr>
            <w:rFonts w:cstheme="minorHAnsi"/>
          </w:rPr>
          <w:t>results reported in the literature</w:t>
        </w:r>
      </w:ins>
      <w:ins w:id="359" w:author="CLARA ESPINOSA DEL ALBA" w:date="2024-08-05T09:01:00Z">
        <w:r w:rsidR="00DC3071">
          <w:rPr>
            <w:rFonts w:cstheme="minorHAnsi"/>
          </w:rPr>
          <w:t xml:space="preserve"> show contradictory results with both lighter </w:t>
        </w:r>
      </w:ins>
      <w:ins w:id="360"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361"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362" w:author="CLARA ESPINOSA DEL ALBA" w:date="2024-08-05T09:01:00Z">
        <w:r w:rsidR="00DC3071">
          <w:rPr>
            <w:rFonts w:cstheme="minorHAnsi"/>
          </w:rPr>
          <w:t xml:space="preserve">and heavier </w:t>
        </w:r>
      </w:ins>
      <w:ins w:id="363"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364"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365" w:author="CLARA ESPINOSA DEL ALBA" w:date="2024-08-05T09:01:00Z">
        <w:r w:rsidR="00DC3071">
          <w:rPr>
            <w:rFonts w:cstheme="minorHAnsi"/>
          </w:rPr>
          <w:t xml:space="preserve">seeds showing positive response to </w:t>
        </w:r>
      </w:ins>
      <w:ins w:id="366" w:author="CLARA ESPINOSA DEL ALBA" w:date="2024-08-05T09:02:00Z">
        <w:r w:rsidR="00D772C5">
          <w:rPr>
            <w:rFonts w:cstheme="minorHAnsi"/>
          </w:rPr>
          <w:t xml:space="preserve">drought. </w:t>
        </w:r>
      </w:ins>
    </w:p>
    <w:p w14:paraId="6D7F9624" w14:textId="71506549" w:rsidR="00594767" w:rsidRPr="00927584" w:rsidRDefault="00594767" w:rsidP="00594767">
      <w:pPr>
        <w:spacing w:line="360" w:lineRule="auto"/>
        <w:ind w:firstLine="709"/>
        <w:jc w:val="both"/>
      </w:pPr>
      <w:r w:rsidRPr="00927584">
        <w:t xml:space="preserve">The </w:t>
      </w:r>
      <w:ins w:id="367"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368" w:author="CLARA ESPINOSA DEL ALBA" w:date="2024-07-16T08:33:00Z">
        <w:r w:rsidRPr="00927584" w:rsidDel="00A12A16">
          <w:delText xml:space="preserve">demonstrates </w:delText>
        </w:r>
      </w:del>
      <w:ins w:id="369" w:author="CLARA ESPINOSA DEL ALBA" w:date="2024-07-16T08:33:00Z">
        <w:r w:rsidR="00A12A16">
          <w:t xml:space="preserve"> </w:t>
        </w:r>
      </w:ins>
      <w:ins w:id="370"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w:t>
      </w:r>
      <w:r w:rsidRPr="00927584">
        <w:lastRenderedPageBreak/>
        <w:t xml:space="preserve">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371" w:author="CLARA ESPINOSA DEL ALBA" w:date="2024-08-05T13:46:00Z">
        <w:r w:rsidR="00296700">
          <w:t xml:space="preserve"> relatively narrow range</w:t>
        </w:r>
      </w:ins>
      <w:ins w:id="372" w:author="CLARA ESPINOSA DEL ALBA" w:date="2024-08-05T13:47:00Z">
        <w:r w:rsidR="00296700">
          <w:t xml:space="preserve"> of base water potential </w:t>
        </w:r>
      </w:ins>
      <w:r w:rsidR="001D0FBB">
        <w:t>(</w:t>
      </w:r>
      <w:ins w:id="373" w:author="CLARA ESPINOSA DEL ALBA" w:date="2024-08-05T13:47:00Z">
        <w:r w:rsidR="007D75A2" w:rsidRPr="007D75A2">
          <w:t>from -0.35 to -0.55 MPa</w:t>
        </w:r>
      </w:ins>
      <w:r w:rsidR="001D0FBB">
        <w:t>)</w:t>
      </w:r>
      <w:ins w:id="374" w:author="CLARA ESPINOSA DEL ALBA" w:date="2024-08-05T13:47:00Z">
        <w:r w:rsidR="007D75A2" w:rsidRPr="007D75A2">
          <w:t xml:space="preserve">, with </w:t>
        </w:r>
      </w:ins>
      <w:ins w:id="375" w:author="CLARA ESPINOSA DEL ALBA" w:date="2024-08-05T13:48:00Z">
        <w:r w:rsidR="00CB5AD3">
          <w:t>7</w:t>
        </w:r>
      </w:ins>
      <w:ins w:id="376" w:author="CLARA ESPINOSA DEL ALBA" w:date="2024-08-05T13:47:00Z">
        <w:r w:rsidR="007D75A2" w:rsidRPr="007D75A2">
          <w:t>5% of values falling into the range of -0.40 to -0.48</w:t>
        </w:r>
      </w:ins>
      <w:ins w:id="377" w:author="CLARA ESPINOSA DEL ALBA" w:date="2024-08-05T13:48:00Z">
        <w:r w:rsidR="00CB5AD3">
          <w:t xml:space="preserve"> </w:t>
        </w:r>
      </w:ins>
      <w:ins w:id="378" w:author="CLARA ESPINOSA DEL ALBA" w:date="2024-08-05T13:47:00Z">
        <w:r w:rsidR="007D75A2" w:rsidRPr="007D75A2">
          <w:t>M</w:t>
        </w:r>
      </w:ins>
      <w:r w:rsidR="001D0FBB">
        <w:t>P</w:t>
      </w:r>
      <w:ins w:id="379" w:author="CLARA ESPINOSA DEL ALBA" w:date="2024-08-05T13:47:00Z">
        <w:r w:rsidR="007D75A2" w:rsidRPr="007D75A2">
          <w:t>a</w:t>
        </w:r>
      </w:ins>
      <w:ins w:id="380" w:author="CLARA ESPINOSA DEL ALBA" w:date="2024-08-05T13:48:00Z">
        <w:r w:rsidR="008C6558">
          <w:t xml:space="preserve">. </w:t>
        </w:r>
      </w:ins>
      <w:ins w:id="381" w:author="CLARA ESPINOSA DEL ALBA" w:date="2024-08-05T13:50:00Z">
        <w:r w:rsidR="008C4B04">
          <w:t>From the field data collected</w:t>
        </w:r>
      </w:ins>
      <w:ins w:id="382" w:author="CLARA ESPINOSA DEL ALBA" w:date="2024-08-05T13:51:00Z">
        <w:r w:rsidR="00147B8B">
          <w:t>,</w:t>
        </w:r>
      </w:ins>
      <w:ins w:id="383" w:author="CLARA ESPINOSA DEL ALBA" w:date="2024-08-05T13:50:00Z">
        <w:r w:rsidR="008C4B04">
          <w:t xml:space="preserve"> we </w:t>
        </w:r>
      </w:ins>
      <w:ins w:id="384" w:author="CLARA ESPINOSA DEL ALBA" w:date="2024-08-05T13:51:00Z">
        <w:r w:rsidR="00147B8B">
          <w:t xml:space="preserve">were able to </w:t>
        </w:r>
      </w:ins>
      <w:ins w:id="385" w:author="CLARA ESPINOSA DEL ALBA" w:date="2024-08-05T13:50:00Z">
        <w:r w:rsidR="008C4B04">
          <w:t>measur</w:t>
        </w:r>
      </w:ins>
      <w:ins w:id="386" w:author="CLARA ESPINOSA DEL ALBA" w:date="2024-08-05T13:51:00Z">
        <w:r w:rsidR="008F5656">
          <w:t xml:space="preserve">e </w:t>
        </w:r>
      </w:ins>
      <w:ins w:id="387" w:author="CLARA ESPINOSA DEL ALBA" w:date="2024-08-05T13:52:00Z">
        <w:r w:rsidR="00645F45" w:rsidRPr="00645F45">
          <w:t>how much time it takes to go from -0.55 to -0.35</w:t>
        </w:r>
        <w:r w:rsidR="00645F45">
          <w:t xml:space="preserve"> M</w:t>
        </w:r>
      </w:ins>
      <w:r w:rsidR="001D0FBB">
        <w:t>P</w:t>
      </w:r>
      <w:ins w:id="388" w:author="CLARA ESPINOSA DEL ALBA" w:date="2024-08-05T13:52:00Z">
        <w:r w:rsidR="00645F45">
          <w:t xml:space="preserve">a and </w:t>
        </w:r>
      </w:ins>
      <w:ins w:id="389" w:author="CLARA ESPINOSA DEL ALBA" w:date="2024-08-05T13:53:00Z">
        <w:r w:rsidR="0032617B">
          <w:t>r</w:t>
        </w:r>
      </w:ins>
      <w:ins w:id="390" w:author="CLARA ESPINOSA DEL ALBA" w:date="2024-08-05T13:52:00Z">
        <w:r w:rsidR="0032617B" w:rsidRPr="0032617B">
          <w:t>esults showed very little (few hours) or non-existent differences</w:t>
        </w:r>
      </w:ins>
      <w:ins w:id="391" w:author="CLARA ESPINOSA DEL ALBA" w:date="2024-08-05T13:53:00Z">
        <w:r w:rsidR="00736C83">
          <w:t>.</w:t>
        </w:r>
      </w:ins>
      <w:ins w:id="392" w:author="CLARA ESPINOSA DEL ALBA" w:date="2024-08-05T13:52:00Z">
        <w:r w:rsidR="0032617B" w:rsidRPr="0032617B">
          <w:t xml:space="preserve"> </w:t>
        </w:r>
      </w:ins>
      <w:r w:rsidR="001D0FBB">
        <w:t>This</w:t>
      </w:r>
      <w:ins w:id="393" w:author="CLARA ESPINOSA DEL ALBA" w:date="2024-08-05T13:52:00Z">
        <w:r w:rsidR="0032617B" w:rsidRPr="0032617B">
          <w:t xml:space="preserve"> </w:t>
        </w:r>
      </w:ins>
      <w:r w:rsidR="001D0FBB">
        <w:t>i</w:t>
      </w:r>
      <w:ins w:id="394" w:author="CLARA ESPINOSA DEL ALBA" w:date="2024-08-05T13:55:00Z">
        <w:r w:rsidR="00871F39">
          <w:t>ndicat</w:t>
        </w:r>
      </w:ins>
      <w:r w:rsidR="001D0FBB">
        <w:t>es</w:t>
      </w:r>
      <w:ins w:id="395" w:author="CLARA ESPINOSA DEL ALBA" w:date="2024-08-05T13:52:00Z">
        <w:r w:rsidR="0032617B" w:rsidRPr="0032617B">
          <w:t xml:space="preserve"> that rain episodes </w:t>
        </w:r>
      </w:ins>
      <w:r w:rsidR="001D0FBB">
        <w:t>make</w:t>
      </w:r>
      <w:ins w:id="396" w:author="CLARA ESPINOSA DEL ALBA" w:date="2024-08-05T13:53:00Z">
        <w:r w:rsidR="00736C83">
          <w:t xml:space="preserve"> the soil</w:t>
        </w:r>
      </w:ins>
      <w:ins w:id="397" w:author="CLARA ESPINOSA DEL ALBA" w:date="2024-08-05T13:52:00Z">
        <w:r w:rsidR="0032617B" w:rsidRPr="0032617B">
          <w:t xml:space="preserve"> </w:t>
        </w:r>
      </w:ins>
      <w:ins w:id="398" w:author="CLARA ESPINOSA DEL ALBA" w:date="2024-08-05T13:54:00Z">
        <w:r w:rsidR="00E42DA2">
          <w:t>surpass</w:t>
        </w:r>
      </w:ins>
      <w:ins w:id="399" w:author="CLARA ESPINOSA DEL ALBA" w:date="2024-08-05T13:52:00Z">
        <w:r w:rsidR="0032617B" w:rsidRPr="0032617B">
          <w:t xml:space="preserve"> </w:t>
        </w:r>
      </w:ins>
      <w:ins w:id="400" w:author="CLARA ESPINOSA DEL ALBA" w:date="2024-08-05T13:54:00Z">
        <w:r w:rsidR="00E42DA2">
          <w:t>the</w:t>
        </w:r>
      </w:ins>
      <w:ins w:id="401" w:author="CLARA ESPINOSA DEL ALBA" w:date="2024-08-05T13:52:00Z">
        <w:r w:rsidR="0032617B" w:rsidRPr="0032617B">
          <w:t xml:space="preserve"> germination base water potential range limits</w:t>
        </w:r>
      </w:ins>
      <w:r w:rsidR="001D0FBB">
        <w:t xml:space="preserve"> </w:t>
      </w:r>
      <w:r w:rsidR="001D0FBB" w:rsidRPr="0032617B">
        <w:t>very rapidly</w:t>
      </w:r>
      <w:ins w:id="402" w:author="CLARA ESPINOSA DEL ALBA" w:date="2024-08-05T13:52:00Z">
        <w:r w:rsidR="0032617B" w:rsidRPr="0032617B">
          <w:t xml:space="preserve">. These results suggest </w:t>
        </w:r>
      </w:ins>
      <w:ins w:id="403" w:author="CLARA ESPINOSA DEL ALBA" w:date="2024-08-05T13:55:00Z">
        <w:r w:rsidR="00CE3BEF">
          <w:t xml:space="preserve">a more </w:t>
        </w:r>
      </w:ins>
      <w:ins w:id="404" w:author="CLARA ESPINOSA DEL ALBA" w:date="2024-08-05T13:52:00Z">
        <w:r w:rsidR="0032617B" w:rsidRPr="0032617B">
          <w:t>limited ecological significance of base water potential in the field, even though this species has been proven to germinate within few hours in the lab</w:t>
        </w:r>
      </w:ins>
      <w:ins w:id="405" w:author="CLARA ESPINOSA DEL ALBA" w:date="2024-08-05T13:55:00Z">
        <w:r w:rsidR="00CE3BEF">
          <w:t>oratory</w:t>
        </w:r>
      </w:ins>
      <w:ins w:id="406"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w:t>
      </w:r>
      <w:proofErr w:type="gramStart"/>
      <w:r w:rsidRPr="00927584">
        <w:t>it is clear that the</w:t>
      </w:r>
      <w:proofErr w:type="gramEnd"/>
      <w:r w:rsidRPr="00927584">
        <w:t xml:space="preserve"> intraspecific variation detected in our study area does not follow a random pattern, i.e. it </w:t>
      </w:r>
      <w:ins w:id="407"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w:t>
      </w:r>
      <w:r w:rsidR="00DF1093" w:rsidRPr="00DF1093">
        <w:rPr>
          <w:noProof/>
        </w:rPr>
        <w:lastRenderedPageBreak/>
        <w:t xml:space="preserve">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408"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409" w:author="CLARA ESPINOSA DEL ALBA" w:date="2024-08-05T11:12:00Z">
        <w:r w:rsidR="00A73146">
          <w:t xml:space="preserve"> </w:t>
        </w:r>
      </w:ins>
      <w:proofErr w:type="gramStart"/>
      <w:ins w:id="410" w:author="CLARA ESPINOSA DEL ALBA" w:date="2024-08-05T11:14:00Z">
        <w:r w:rsidR="00D71DCA">
          <w:t xml:space="preserve">A more feasible </w:t>
        </w:r>
      </w:ins>
      <w:r w:rsidR="00FA0C77">
        <w:t xml:space="preserve">and desirable </w:t>
      </w:r>
      <w:ins w:id="411" w:author="CLARA ESPINOSA DEL ALBA" w:date="2024-08-05T11:14:00Z">
        <w:r w:rsidR="00D71DCA">
          <w:t>idea,</w:t>
        </w:r>
        <w:proofErr w:type="gramEnd"/>
        <w:r w:rsidR="00D71DCA">
          <w:t xml:space="preserve"> would be to record </w:t>
        </w:r>
      </w:ins>
      <w:ins w:id="412" w:author="CLARA ESPINOSA DEL ALBA" w:date="2024-08-05T11:15:00Z">
        <w:r w:rsidR="000474F7">
          <w:t xml:space="preserve">field </w:t>
        </w:r>
        <w:r w:rsidR="00D71DCA">
          <w:t xml:space="preserve">emergence </w:t>
        </w:r>
        <w:r w:rsidR="005B69A1">
          <w:t>continuously measuring soil field water potential</w:t>
        </w:r>
      </w:ins>
      <w:ins w:id="413" w:author="CLARA ESPINOSA DEL ALBA" w:date="2024-08-05T11:16:00Z">
        <w:r w:rsidR="000474F7">
          <w:t xml:space="preserve"> and compare those values with the ones we obtained in the lab. </w:t>
        </w:r>
      </w:ins>
    </w:p>
    <w:p w14:paraId="6D7F9627" w14:textId="70875417" w:rsidR="00594767" w:rsidRPr="00927584" w:rsidRDefault="001D0FBB" w:rsidP="00594767">
      <w:pPr>
        <w:spacing w:line="360" w:lineRule="auto"/>
        <w:ind w:firstLine="709"/>
        <w:jc w:val="both"/>
      </w:pPr>
      <w:r>
        <w:t>S</w:t>
      </w:r>
      <w:ins w:id="414" w:author="CLARA ESPINOSA DEL ALBA" w:date="2024-07-16T09:31:00Z">
        <w:r w:rsidR="00513ED2">
          <w:t xml:space="preserve">ome </w:t>
        </w:r>
      </w:ins>
      <w:ins w:id="415" w:author="CLARA ESPINOSA DEL ALBA" w:date="2024-07-16T09:28:00Z">
        <w:r w:rsidR="00317F8C">
          <w:t>studies</w:t>
        </w:r>
      </w:ins>
      <w:ins w:id="416" w:author="CLARA ESPINOSA DEL ALBA" w:date="2024-07-16T09:31:00Z">
        <w:r w:rsidR="00513ED2">
          <w:t xml:space="preserve"> like</w:t>
        </w:r>
      </w:ins>
      <w:ins w:id="417" w:author="CLARA ESPINOSA DEL ALBA" w:date="2024-07-16T09:28:00Z">
        <w:r w:rsidR="00317F8C">
          <w:t xml:space="preserve"> Hardegree et al. (2018) suggest that wet-thermal models (i.e</w:t>
        </w:r>
      </w:ins>
      <w:ins w:id="418" w:author="CLARA ESPINOSA DEL ALBA" w:date="2024-07-16T09:31:00Z">
        <w:r w:rsidR="00513ED2">
          <w:t>. keeping the water potential</w:t>
        </w:r>
      </w:ins>
      <w:ins w:id="419" w:author="CLARA ESPINOSA DEL ALBA" w:date="2024-07-16T09:32:00Z">
        <w:r w:rsidR="00513ED2">
          <w:t xml:space="preserve"> </w:t>
        </w:r>
      </w:ins>
      <w:ins w:id="420" w:author="CLARA ESPINOSA DEL ALBA" w:date="2024-07-16T09:28:00Z">
        <w:r w:rsidR="00317F8C">
          <w:t xml:space="preserve">below the optimal </w:t>
        </w:r>
      </w:ins>
      <w:ins w:id="421" w:author="CLARA ESPINOSA DEL ALBA" w:date="2024-07-16T09:32:00Z">
        <w:r w:rsidR="00513ED2">
          <w:t xml:space="preserve">across </w:t>
        </w:r>
        <w:r w:rsidR="00124222">
          <w:t>several temperature treatments</w:t>
        </w:r>
      </w:ins>
      <w:ins w:id="422" w:author="CLARA ESPINOSA DEL ALBA" w:date="2024-07-16T09:28:00Z">
        <w:r w:rsidR="00317F8C">
          <w:t>) might be a precise</w:t>
        </w:r>
      </w:ins>
      <w:ins w:id="423" w:author="CLARA ESPINOSA DEL ALBA" w:date="2024-07-16T09:32:00Z">
        <w:r w:rsidR="00124222">
          <w:t xml:space="preserve"> and less time-consuming</w:t>
        </w:r>
      </w:ins>
      <w:ins w:id="424" w:author="CLARA ESPINOSA DEL ALBA" w:date="2024-07-16T09:28:00Z">
        <w:r w:rsidR="00317F8C">
          <w:t xml:space="preserve"> tool to </w:t>
        </w:r>
        <w:r w:rsidR="00D83807">
          <w:t xml:space="preserve">expand </w:t>
        </w:r>
      </w:ins>
      <w:ins w:id="425" w:author="CLARA ESPINOSA DEL ALBA" w:date="2024-07-16T09:29:00Z">
        <w:r w:rsidR="00D83807">
          <w:t>hydro-thermal model</w:t>
        </w:r>
        <w:r w:rsidR="002267BD">
          <w:t xml:space="preserve"> applications for non-dormant native plant species</w:t>
        </w:r>
      </w:ins>
      <w:r>
        <w:t xml:space="preserve">. </w:t>
      </w:r>
      <w:proofErr w:type="gramStart"/>
      <w:r>
        <w:t>However</w:t>
      </w:r>
      <w:proofErr w:type="gramEnd"/>
      <w:ins w:id="426" w:author="CLARA ESPINOSA DEL ALBA" w:date="2024-07-16T09:29:00Z">
        <w:r w:rsidR="002267BD">
          <w:t xml:space="preserve"> our results suggest that this wet-therm</w:t>
        </w:r>
      </w:ins>
      <w:ins w:id="427"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428" w:author="CLARA ESPINOSA DEL ALBA" w:date="2024-07-16T09:28:00Z">
        <w:r w:rsidR="00317F8C" w:rsidRPr="00927584">
          <w:t xml:space="preserve"> </w:t>
        </w:r>
      </w:ins>
      <w:r w:rsidR="00594767" w:rsidRPr="00927584">
        <w:t xml:space="preserve">Future research should extend our </w:t>
      </w:r>
      <w:r w:rsidR="00594767" w:rsidRPr="00927584">
        <w:lastRenderedPageBreak/>
        <w:t xml:space="preserve">understanding of intraspecific variation in germination responses to water stress to other species and ecosystems, including different degrees of environmental water-limitation. In addition, </w:t>
      </w:r>
      <w:ins w:id="429" w:author="CLARA ESPINOSA DEL ALBA" w:date="2024-08-05T09:05:00Z">
        <w:r w:rsidR="00046205">
          <w:t xml:space="preserve">we need </w:t>
        </w:r>
      </w:ins>
      <w:r w:rsidR="00594767" w:rsidRPr="00927584">
        <w:t>complementary studies with reciprocal sow</w:t>
      </w:r>
      <w:ins w:id="430" w:author="CLARA ESPINOSA DEL ALBA" w:date="2024-07-16T15:26:00Z">
        <w:r w:rsidR="00202F0E">
          <w:t>ing</w:t>
        </w:r>
      </w:ins>
      <w:del w:id="431" w:author="CLARA ESPINOSA DEL ALBA" w:date="2024-07-16T15:26:00Z">
        <w:r w:rsidR="00594767" w:rsidRPr="00927584" w:rsidDel="00202F0E">
          <w:delText>s</w:delText>
        </w:r>
      </w:del>
      <w:r w:rsidR="00594767" w:rsidRPr="00927584">
        <w:t xml:space="preserve"> and common garden experiments </w:t>
      </w:r>
      <w:del w:id="432" w:author="CLARA ESPINOSA DEL ALBA" w:date="2024-08-05T09:05:00Z">
        <w:r w:rsidR="00594767" w:rsidRPr="00927584" w:rsidDel="00046205">
          <w:delText xml:space="preserve">will </w:delText>
        </w:r>
      </w:del>
      <w:ins w:id="433" w:author="CLARA ESPINOSA DEL ALBA" w:date="2024-08-05T09:05:00Z">
        <w:r w:rsidR="00046205">
          <w:t>to</w:t>
        </w:r>
        <w:r w:rsidR="00046205" w:rsidRPr="00927584">
          <w:t xml:space="preserve"> </w:t>
        </w:r>
      </w:ins>
      <w:del w:id="434" w:author="CLARA ESPINOSA DEL ALBA" w:date="2024-08-05T09:05:00Z">
        <w:r w:rsidR="00594767" w:rsidRPr="00927584" w:rsidDel="00046205">
          <w:delText xml:space="preserve">to </w:delText>
        </w:r>
      </w:del>
      <w:r w:rsidR="00594767" w:rsidRPr="00927584">
        <w:t>disentangle the effects of phenological plasticity and local adaptation</w:t>
      </w:r>
      <w:r w:rsidR="0085737C">
        <w:t>,</w:t>
      </w:r>
      <w:ins w:id="435" w:author="CLARA ESPINOSA DEL ALBA" w:date="2024-07-16T08:37:00Z">
        <w:r w:rsidR="001C51A6">
          <w:t xml:space="preserve"> as well as directly test the </w:t>
        </w:r>
      </w:ins>
      <w:ins w:id="436" w:author="CLARA ESPINOSA DEL ALBA" w:date="2024-07-16T08:38:00Z">
        <w:r w:rsidR="001C51A6">
          <w:t xml:space="preserve">potential </w:t>
        </w:r>
      </w:ins>
      <w:ins w:id="437" w:author="CLARA ESPINOSA DEL ALBA" w:date="2024-07-16T08:37:00Z">
        <w:r w:rsidR="001C51A6">
          <w:t>fun</w:t>
        </w:r>
      </w:ins>
      <w:ins w:id="438" w:author="CLARA ESPINOSA DEL ALBA" w:date="2024-07-16T08:38:00Z">
        <w:r w:rsidR="001C51A6">
          <w:t>ctional significance</w:t>
        </w:r>
      </w:ins>
      <w:ins w:id="439" w:author="CLARA ESPINOSA DEL ALBA" w:date="2024-08-05T09:05:00Z">
        <w:r w:rsidR="00046205">
          <w:t xml:space="preserve">. </w:t>
        </w:r>
      </w:ins>
      <w:ins w:id="440" w:author="CLARA ESPINOSA DEL ALBA" w:date="2024-08-05T09:06:00Z">
        <w:r w:rsidR="00A02CE1">
          <w:t>To improve our mechanistic understanding and move forwards our knowledge</w:t>
        </w:r>
      </w:ins>
      <w:ins w:id="441" w:author="CLARA ESPINOSA DEL ALBA" w:date="2024-08-05T09:05:00Z">
        <w:r w:rsidR="00046205">
          <w:t xml:space="preserve">, </w:t>
        </w:r>
      </w:ins>
      <w:ins w:id="442" w:author="CLARA ESPINOSA DEL ALBA" w:date="2024-08-05T09:06:00Z">
        <w:r w:rsidR="007D0883">
          <w:t xml:space="preserve">it would be interesting to </w:t>
        </w:r>
      </w:ins>
      <w:ins w:id="443" w:author="CLARA ESPINOSA DEL ALBA" w:date="2024-08-05T09:05:00Z">
        <w:r w:rsidR="007D0883">
          <w:t xml:space="preserve">collect seeds from the extremes of the </w:t>
        </w:r>
      </w:ins>
      <w:ins w:id="444" w:author="CLARA ESPINOSA DEL ALBA" w:date="2024-08-05T09:06:00Z">
        <w:r w:rsidR="007D0883">
          <w:t>gradient</w:t>
        </w:r>
      </w:ins>
      <w:ins w:id="445" w:author="CLARA ESPINOSA DEL ALBA" w:date="2024-08-05T09:07:00Z">
        <w:r w:rsidR="00A02CE1">
          <w:t xml:space="preserve">, </w:t>
        </w:r>
        <w:r w:rsidR="00447FBA">
          <w:t xml:space="preserve">do reciprocal sows in a greenhouse and </w:t>
        </w:r>
      </w:ins>
      <w:ins w:id="446"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447" w:author="Cuenta Microsoft" w:date="2024-08-06T08:47:00Z">
        <w:r w:rsidR="000C3570">
          <w:t xml:space="preserve">. </w:t>
        </w:r>
      </w:ins>
      <w:ins w:id="448" w:author="Cuenta Microsoft" w:date="2024-08-06T08:57:00Z">
        <w:r w:rsidR="00FE5440">
          <w:t>Germination base water potential can influence different stages of the regeneration niche.</w:t>
        </w:r>
      </w:ins>
      <w:ins w:id="449" w:author="Cuenta Microsoft" w:date="2024-08-06T08:58:00Z">
        <w:r w:rsidR="00FE5440">
          <w:t xml:space="preserve"> For example, t</w:t>
        </w:r>
      </w:ins>
      <w:ins w:id="450"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451" w:author="Cuenta Microsoft" w:date="2024-08-06T08:58:00Z">
        <w:r w:rsidR="00FE5440">
          <w:t>will</w:t>
        </w:r>
      </w:ins>
      <w:ins w:id="452" w:author="Cuenta Microsoft" w:date="2024-08-06T08:47:00Z">
        <w:r w:rsidR="000C3570" w:rsidRPr="000C3570">
          <w:t xml:space="preserve"> influenc</w:t>
        </w:r>
      </w:ins>
      <w:ins w:id="453" w:author="Cuenta Microsoft" w:date="2024-08-06T08:48:00Z">
        <w:r w:rsidR="000C3570">
          <w:t>e</w:t>
        </w:r>
      </w:ins>
      <w:ins w:id="454" w:author="Cuenta Microsoft" w:date="2024-08-06T08:47:00Z">
        <w:r w:rsidR="000C3570" w:rsidRPr="000C3570">
          <w:t xml:space="preserve"> seedling development</w:t>
        </w:r>
      </w:ins>
      <w:ins w:id="455" w:author="Cuenta Microsoft" w:date="2024-08-06T08:48:00Z">
        <w:r w:rsidR="000C3570">
          <w:t xml:space="preserve">, </w:t>
        </w:r>
      </w:ins>
      <w:ins w:id="456" w:author="Cuenta Microsoft" w:date="2024-08-06T08:58:00Z">
        <w:r w:rsidR="00FE5440">
          <w:t xml:space="preserve">a stage </w:t>
        </w:r>
      </w:ins>
      <w:ins w:id="457" w:author="Cuenta Microsoft" w:date="2024-08-06T08:48:00Z">
        <w:r w:rsidR="000C3570" w:rsidRPr="000C3570">
          <w:t xml:space="preserve">considered highly vulnerable </w:t>
        </w:r>
      </w:ins>
      <w:ins w:id="458"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459" w:author="CLARA ESPINOSA DEL ALBA" w:date="2024-08-07T09:35:00Z" w16du:dateUtc="2024-08-07T07:35:00Z">
        <w:r w:rsidR="00D70CE6">
          <w:fldChar w:fldCharType="end"/>
        </w:r>
      </w:ins>
      <w:ins w:id="460" w:author="Cuenta Microsoft" w:date="2024-08-06T08:49:00Z">
        <w:r w:rsidR="000C3570">
          <w:t xml:space="preserve">, </w:t>
        </w:r>
      </w:ins>
      <w:ins w:id="461" w:author="Cuenta Microsoft" w:date="2024-08-06T08:48:00Z">
        <w:r w:rsidR="000C3570">
          <w:t>generating a potential mismatch between suitable environmental conditions and proper developmental stage</w:t>
        </w:r>
      </w:ins>
      <w:ins w:id="462" w:author="Cuenta Microsoft" w:date="2024-08-06T08:58:00Z">
        <w:r w:rsidR="00FE5440">
          <w:t>. The developmental mismatch could</w:t>
        </w:r>
      </w:ins>
      <w:ins w:id="463" w:author="Cuenta Microsoft" w:date="2024-08-06T08:49:00Z">
        <w:r w:rsidR="00FE5440">
          <w:t xml:space="preserve"> </w:t>
        </w:r>
      </w:ins>
      <w:ins w:id="464" w:author="Cuenta Microsoft" w:date="2024-08-06T09:11:00Z">
        <w:r w:rsidR="00A129EE">
          <w:t xml:space="preserve">then </w:t>
        </w:r>
      </w:ins>
      <w:ins w:id="465" w:author="Cuenta Microsoft" w:date="2024-08-06T08:49:00Z">
        <w:r w:rsidR="00FE5440">
          <w:t>lead</w:t>
        </w:r>
        <w:r w:rsidR="000C3570">
          <w:t xml:space="preserve"> to a reduced reproductive success </w:t>
        </w:r>
      </w:ins>
      <w:ins w:id="466"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467" w:author="CLARA ESPINOSA DEL ALBA" w:date="2024-08-07T09:36:00Z" w16du:dateUtc="2024-08-07T07:36:00Z">
        <w:r w:rsidR="008D5298">
          <w:fldChar w:fldCharType="end"/>
        </w:r>
      </w:ins>
      <w:ins w:id="468" w:author="Cuenta Microsoft" w:date="2024-08-06T08:47:00Z">
        <w:r w:rsidR="00FE5440">
          <w:t>.</w:t>
        </w:r>
      </w:ins>
      <w:ins w:id="469" w:author="Cuenta Microsoft" w:date="2024-08-06T08:59:00Z">
        <w:r w:rsidR="00FE5440">
          <w:t xml:space="preserve"> </w:t>
        </w:r>
      </w:ins>
      <w:ins w:id="470" w:author="Cuenta Microsoft" w:date="2024-08-06T08:47:00Z">
        <w:r w:rsidR="000C3570" w:rsidRPr="000C3570">
          <w:t xml:space="preserve"> </w:t>
        </w:r>
      </w:ins>
      <w:ins w:id="471" w:author="Cuenta Microsoft" w:date="2024-08-06T09:03:00Z">
        <w:r w:rsidR="00FE5440">
          <w:t xml:space="preserve">Another </w:t>
        </w:r>
      </w:ins>
      <w:ins w:id="472" w:author="Cuenta Microsoft" w:date="2024-08-06T09:12:00Z">
        <w:r w:rsidR="00A129EE">
          <w:t>regeneration</w:t>
        </w:r>
      </w:ins>
      <w:ins w:id="473" w:author="Cuenta Microsoft" w:date="2024-08-06T09:04:00Z">
        <w:r w:rsidR="00FE5440">
          <w:t xml:space="preserve"> stage is soil seed persistence, </w:t>
        </w:r>
      </w:ins>
      <w:ins w:id="474" w:author="Cuenta Microsoft" w:date="2024-08-06T09:05:00Z">
        <w:r w:rsidR="00FE5440">
          <w:t>seed undergo</w:t>
        </w:r>
      </w:ins>
      <w:ins w:id="475" w:author="Cuenta Microsoft" w:date="2024-08-06T09:04:00Z">
        <w:r w:rsidR="00FE5440">
          <w:t xml:space="preserve"> </w:t>
        </w:r>
      </w:ins>
      <w:ins w:id="476" w:author="Cuenta Microsoft" w:date="2024-08-06T09:05:00Z">
        <w:r w:rsidR="00FE5440">
          <w:t xml:space="preserve">cyclical </w:t>
        </w:r>
      </w:ins>
      <w:ins w:id="477" w:author="Cuenta Microsoft" w:date="2024-08-06T08:47:00Z">
        <w:r w:rsidR="00A129EE">
          <w:t>rehydration cycles</w:t>
        </w:r>
        <w:r w:rsidR="000C3570" w:rsidRPr="000C3570">
          <w:t xml:space="preserve"> </w:t>
        </w:r>
      </w:ins>
      <w:ins w:id="478" w:author="Cuenta Microsoft" w:date="2024-08-06T09:05:00Z">
        <w:r w:rsidR="00FE5440">
          <w:t xml:space="preserve">that </w:t>
        </w:r>
      </w:ins>
      <w:ins w:id="479" w:author="Cuenta Microsoft" w:date="2024-08-06T09:17:00Z">
        <w:r w:rsidR="00EA57C1">
          <w:t xml:space="preserve">influence </w:t>
        </w:r>
      </w:ins>
      <w:ins w:id="480" w:author="Cuenta Microsoft" w:date="2024-08-06T09:05:00Z">
        <w:r w:rsidR="00FE5440">
          <w:t>seed viability in the soil</w:t>
        </w:r>
      </w:ins>
      <w:ins w:id="481" w:author="Cuenta Microsoft" w:date="2024-08-06T09:06:00Z">
        <w:r w:rsidR="00FE5440">
          <w:t xml:space="preserve"> </w:t>
        </w:r>
      </w:ins>
      <w:ins w:id="482"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83" w:author="CLARA ESPINOSA DEL ALBA" w:date="2024-08-07T09:37:00Z" w16du:dateUtc="2024-08-07T07:37:00Z">
        <w:r w:rsidR="003A6892">
          <w:fldChar w:fldCharType="end"/>
        </w:r>
      </w:ins>
      <w:ins w:id="484" w:author="Cuenta Microsoft" w:date="2024-08-06T09:05:00Z">
        <w:r w:rsidR="00FE5440">
          <w:t xml:space="preserve">, would be interesting to test if </w:t>
        </w:r>
      </w:ins>
      <w:ins w:id="485" w:author="Cuenta Microsoft" w:date="2024-08-06T09:06:00Z">
        <w:r w:rsidR="00FE5440">
          <w:t>their germination base water potential could be also be related to these rehydration times and persistence</w:t>
        </w:r>
      </w:ins>
      <w:ins w:id="486"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487" w:author="CLARA ESPINOSA DEL ALBA" w:date="2024-07-16T08:38:00Z">
        <w:r w:rsidR="008F4C71">
          <w:t xml:space="preserve">our results indicate that </w:t>
        </w:r>
      </w:ins>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ins w:id="488" w:author="CLARA ESPINOSA DEL ALBA" w:date="2024-07-16T08:39:00Z">
        <w:r w:rsidR="00E33588">
          <w:t>,</w:t>
        </w:r>
      </w:ins>
      <w:r w:rsidR="00594767" w:rsidRPr="00927584">
        <w:t xml:space="preserve"> </w:t>
      </w:r>
      <w:ins w:id="489" w:author="CLARA ESPINOSA DEL ALBA" w:date="2024-07-16T08:38:00Z">
        <w:r w:rsidR="008F4C71">
          <w:t>potentially</w:t>
        </w:r>
      </w:ins>
      <w:ins w:id="490" w:author="CLARA ESPINOSA DEL ALBA" w:date="2024-07-16T08:39:00Z">
        <w:r w:rsidR="00E33588">
          <w:t>,</w:t>
        </w:r>
      </w:ins>
      <w:ins w:id="491"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492" w:author="CLARA ESPINOSA DEL ALBA" w:date="2024-07-16T08:39:00Z">
        <w:r w:rsidR="00E33588">
          <w:t xml:space="preserve"> </w:t>
        </w:r>
      </w:ins>
      <w:r>
        <w:t>N</w:t>
      </w:r>
      <w:ins w:id="493" w:author="CLARA ESPINOSA DEL ALBA" w:date="2024-07-16T08:39:00Z">
        <w:r w:rsidR="00E33588">
          <w:t>evertheless</w:t>
        </w:r>
      </w:ins>
      <w:r>
        <w:t>,</w:t>
      </w:r>
      <w:ins w:id="494"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ito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 xml:space="preserve">Seed biology: advances and applications. Proceedings of the Sixth </w:t>
      </w:r>
      <w:r w:rsidRPr="004A640C">
        <w:rPr>
          <w:rFonts w:ascii="Calibri" w:hAnsi="Calibri" w:cs="Calibri"/>
          <w:i/>
          <w:iCs/>
          <w:noProof/>
          <w:kern w:val="0"/>
        </w:rPr>
        <w:lastRenderedPageBreak/>
        <w:t>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95" w:author="Diana María Cruz Tejada" w:date="2024-08-22T11:53:00Z" w16du:dateUtc="2024-08-22T09:53:00Z">
            <w:rPr>
              <w:rFonts w:ascii="Calibri" w:hAnsi="Calibri" w:cs="Calibri"/>
              <w:noProof/>
              <w:kern w:val="0"/>
            </w:rPr>
          </w:rPrChange>
        </w:rPr>
        <w:t xml:space="preserve">de Bello, F. </w:t>
      </w:r>
      <w:r w:rsidRPr="00AC009E">
        <w:rPr>
          <w:rFonts w:ascii="Calibri" w:hAnsi="Calibri" w:cs="Calibri"/>
          <w:i/>
          <w:iCs/>
          <w:noProof/>
          <w:kern w:val="0"/>
          <w:lang w:val="es-CO"/>
          <w:rPrChange w:id="496"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497"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González-Rodríguez, G. (2020) ‘seedr: Hydro and Thermal Time </w:t>
      </w:r>
      <w:r w:rsidRPr="004A640C">
        <w:rPr>
          <w:rFonts w:ascii="Calibri" w:hAnsi="Calibri" w:cs="Calibri"/>
          <w:noProof/>
          <w:kern w:val="0"/>
        </w:rPr>
        <w:lastRenderedPageBreak/>
        <w:t>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98" w:author="Diana María Cruz Tejada" w:date="2024-08-22T11:53:00Z" w16du:dateUtc="2024-08-22T09:53:00Z">
            <w:rPr>
              <w:rFonts w:ascii="Calibri" w:hAnsi="Calibri" w:cs="Calibri"/>
              <w:noProof/>
              <w:kern w:val="0"/>
            </w:rPr>
          </w:rPrChange>
        </w:rPr>
        <w:t xml:space="preserve">Jiménez-Alfaro, B. </w:t>
      </w:r>
      <w:r w:rsidRPr="00AC009E">
        <w:rPr>
          <w:rFonts w:ascii="Calibri" w:hAnsi="Calibri" w:cs="Calibri"/>
          <w:i/>
          <w:iCs/>
          <w:noProof/>
          <w:kern w:val="0"/>
          <w:lang w:val="es-CO"/>
          <w:rPrChange w:id="499"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500"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w:t>
      </w:r>
      <w:r w:rsidRPr="004A640C">
        <w:rPr>
          <w:rFonts w:ascii="Calibri" w:hAnsi="Calibri" w:cs="Calibri"/>
          <w:noProof/>
          <w:kern w:val="0"/>
        </w:rPr>
        <w:lastRenderedPageBreak/>
        <w:t xml:space="preserve">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501" w:author="Diana María Cruz Tejada" w:date="2024-08-22T11:53:00Z" w16du:dateUtc="2024-08-22T09:53:00Z">
            <w:rPr>
              <w:rFonts w:ascii="Calibri" w:hAnsi="Calibri" w:cs="Calibri"/>
              <w:noProof/>
              <w:kern w:val="0"/>
              <w:lang w:val="es-ES"/>
            </w:rPr>
          </w:rPrChange>
        </w:rPr>
        <w:t xml:space="preserve">Merino-Martín, L. </w:t>
      </w:r>
      <w:r w:rsidRPr="00AC009E">
        <w:rPr>
          <w:rFonts w:ascii="Calibri" w:hAnsi="Calibri" w:cs="Calibri"/>
          <w:i/>
          <w:iCs/>
          <w:noProof/>
          <w:kern w:val="0"/>
          <w:lang w:val="en-CA"/>
          <w:rPrChange w:id="502"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503"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504" w:author="Diana María Cruz Tejada" w:date="2024-08-22T11:53:00Z" w16du:dateUtc="2024-08-22T09:53:00Z">
            <w:rPr>
              <w:rFonts w:ascii="Calibri" w:hAnsi="Calibri" w:cs="Calibri"/>
              <w:noProof/>
              <w:kern w:val="0"/>
              <w:lang w:val="es-ES"/>
            </w:rPr>
          </w:rPrChange>
        </w:rPr>
        <w:t xml:space="preserve">Nicotra, A. B. </w:t>
      </w:r>
      <w:r w:rsidRPr="00AC009E">
        <w:rPr>
          <w:rFonts w:ascii="Calibri" w:hAnsi="Calibri" w:cs="Calibri"/>
          <w:i/>
          <w:iCs/>
          <w:noProof/>
          <w:kern w:val="0"/>
          <w:lang w:val="en-CA"/>
          <w:rPrChange w:id="505"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506"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w:t>
      </w:r>
      <w:r w:rsidRPr="004A640C">
        <w:rPr>
          <w:rFonts w:ascii="Calibri" w:hAnsi="Calibri" w:cs="Calibri"/>
          <w:noProof/>
          <w:kern w:val="0"/>
        </w:rPr>
        <w:lastRenderedPageBreak/>
        <w:t xml:space="preserve">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it-IT"/>
          <w:rPrChange w:id="507" w:author="Diana María Cruz Tejada" w:date="2024-08-22T11:53:00Z" w16du:dateUtc="2024-08-22T09:53:00Z">
            <w:rPr>
              <w:rFonts w:ascii="Calibri" w:hAnsi="Calibri" w:cs="Calibri"/>
              <w:noProof/>
              <w:kern w:val="0"/>
              <w:lang w:val="es-ES"/>
            </w:rPr>
          </w:rPrChange>
        </w:rPr>
        <w:t xml:space="preserve">Seneviratne, S. I. </w:t>
      </w:r>
      <w:r w:rsidRPr="00AC009E">
        <w:rPr>
          <w:rFonts w:ascii="Calibri" w:hAnsi="Calibri" w:cs="Calibri"/>
          <w:i/>
          <w:iCs/>
          <w:noProof/>
          <w:kern w:val="0"/>
          <w:lang w:val="it-IT"/>
          <w:rPrChange w:id="508"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it-IT"/>
          <w:rPrChange w:id="509"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AC009E" w:rsidRDefault="004A640C" w:rsidP="004A640C">
      <w:pPr>
        <w:widowControl w:val="0"/>
        <w:autoSpaceDE w:val="0"/>
        <w:autoSpaceDN w:val="0"/>
        <w:adjustRightInd w:val="0"/>
        <w:spacing w:line="360" w:lineRule="auto"/>
        <w:rPr>
          <w:rFonts w:ascii="Calibri" w:hAnsi="Calibri" w:cs="Calibri"/>
          <w:noProof/>
          <w:kern w:val="0"/>
          <w:rPrChange w:id="510" w:author="Diana María Cruz Tejada" w:date="2024-08-22T11:53:00Z" w16du:dateUtc="2024-08-22T09:53:00Z">
            <w:rPr>
              <w:rFonts w:ascii="Calibri" w:hAnsi="Calibri" w:cs="Calibri"/>
              <w:noProof/>
              <w:kern w:val="0"/>
              <w:lang w:val="es-ES"/>
            </w:rPr>
          </w:rPrChange>
        </w:rPr>
      </w:pPr>
      <w:r w:rsidRPr="00AC009E">
        <w:rPr>
          <w:rFonts w:ascii="Calibri" w:hAnsi="Calibri" w:cs="Calibri"/>
          <w:noProof/>
          <w:kern w:val="0"/>
          <w:rPrChange w:id="511" w:author="Diana María Cruz Tejada" w:date="2024-08-22T11:53:00Z" w16du:dateUtc="2024-08-22T09:53:00Z">
            <w:rPr>
              <w:rFonts w:ascii="Calibri" w:hAnsi="Calibri" w:cs="Calibri"/>
              <w:noProof/>
              <w:kern w:val="0"/>
              <w:lang w:val="es-ES"/>
            </w:rPr>
          </w:rPrChange>
        </w:rPr>
        <w:t xml:space="preserve">Villela, F. A., Doni Filho, L. and Sequeira, E. L. (1991) ‘Tabela de potencial osmótico em função da concentração de polietileno glicol 6.000 e da temperatura’, </w:t>
      </w:r>
      <w:r w:rsidRPr="00AC009E">
        <w:rPr>
          <w:rFonts w:ascii="Calibri" w:hAnsi="Calibri" w:cs="Calibri"/>
          <w:i/>
          <w:iCs/>
          <w:noProof/>
          <w:kern w:val="0"/>
          <w:rPrChange w:id="512" w:author="Diana María Cruz Tejada" w:date="2024-08-22T11:53:00Z" w16du:dateUtc="2024-08-22T09:53:00Z">
            <w:rPr>
              <w:rFonts w:ascii="Calibri" w:hAnsi="Calibri" w:cs="Calibri"/>
              <w:i/>
              <w:iCs/>
              <w:noProof/>
              <w:kern w:val="0"/>
              <w:lang w:val="es-ES"/>
            </w:rPr>
          </w:rPrChange>
        </w:rPr>
        <w:t>Pesquisa Agropecuária Brasileira</w:t>
      </w:r>
      <w:r w:rsidRPr="00AC009E">
        <w:rPr>
          <w:rFonts w:ascii="Calibri" w:hAnsi="Calibri" w:cs="Calibri"/>
          <w:noProof/>
          <w:kern w:val="0"/>
          <w:rPrChange w:id="513" w:author="Diana María Cruz Tejada" w:date="2024-08-22T11:53:00Z" w16du:dateUtc="2024-08-22T09:53:00Z">
            <w:rPr>
              <w:rFonts w:ascii="Calibri" w:hAnsi="Calibri" w:cs="Calibri"/>
              <w:noProof/>
              <w:kern w:val="0"/>
              <w:lang w:val="es-ES"/>
            </w:rPr>
          </w:rPrChange>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ito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xml:space="preserve">;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proofErr w:type="gramStart"/>
      <w:r w:rsidR="00B06B65">
        <w:t>sites</w:t>
      </w:r>
      <w:proofErr w:type="gramEnd"/>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w:t>
      </w:r>
      <w:r w:rsidRPr="00927584">
        <w:lastRenderedPageBreak/>
        <w:t>model. Microclimate was measured as growing degree days (GDD) above 5 °C. P-values obtained from GLMM</w:t>
      </w:r>
      <w:r>
        <w:t xml:space="preserve">s as explained in the methods. </w:t>
      </w:r>
    </w:p>
    <w:p w14:paraId="10DF0F5A" w14:textId="0F49A006" w:rsidR="006417B9" w:rsidRDefault="00F71699" w:rsidP="00443DA5">
      <w:pPr>
        <w:pStyle w:val="Tito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514"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ito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515"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516" w:author="CLARA ESPINOSA DEL ALBA" w:date="2024-07-16T15:03:00Z">
        <w:r w:rsidRPr="00927584" w:rsidDel="00BF4E00">
          <w:delText>median</w:delText>
        </w:r>
      </w:del>
      <w:ins w:id="517" w:author="CLARA ESPINOSA DEL ALBA" w:date="2024-07-16T15:04:00Z">
        <w:r w:rsidRPr="00BA2305">
          <w:t xml:space="preserve"> estimate for the 50th germination percentile</w:t>
        </w:r>
      </w:ins>
      <w:r w:rsidRPr="00927584">
        <w:t xml:space="preserve">); sigma = </w:t>
      </w:r>
      <w:ins w:id="518" w:author="CLARA ESPINOSA DEL ALBA" w:date="2024-07-16T15:04:00Z">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 (</w:t>
        </w:r>
      </w:ins>
      <w:ins w:id="519"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520" w:author="CLARA ESPINOSA DEL ALBA" w:date="2024-08-07T09:34:00Z" w16du:dateUtc="2024-08-07T07:34:00Z">
        <w:r>
          <w:fldChar w:fldCharType="end"/>
        </w:r>
      </w:ins>
      <w:ins w:id="521" w:author="CLARA ESPINOSA DEL ALBA" w:date="2024-07-16T15:04:00Z">
        <w:r w:rsidRPr="000025E5">
          <w:t>.</w:t>
        </w:r>
      </w:ins>
      <w:del w:id="522"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523" w:author="CLARA ESPINOSA DEL ALBA" w:date="2024-07-16T15:04:00Z">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ins>
      <w:del w:id="524"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Nessunaspaziatura"/>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Nessunaspaziatura"/>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Nessunaspaziatura"/>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Nessunaspaziatura"/>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Nessunaspaziatura"/>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Nessunaspaziatura"/>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Nessunaspaziatura"/>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Nessunaspaziatura"/>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Nessunaspaziatura"/>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Nessunaspaziatura"/>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Nessunaspaziatura"/>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Nessunaspaziatura"/>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Nessunaspaziatura"/>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Nessunaspaziatura"/>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Nessunaspaziatura"/>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Nessunaspaziatura"/>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Nessunaspaziatura"/>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Nessunaspaziatura"/>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Nessunaspaziatura"/>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Nessunaspaziatura"/>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Nessunaspaziatura"/>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Nessunaspaziatura"/>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Nessunaspaziatura"/>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Nessunaspaziatura"/>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Nessunaspaziatura"/>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Nessunaspaziatura"/>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Nessunaspaziatura"/>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Nessunaspaziatura"/>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Nessunaspaziatura"/>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Nessunaspaziatura"/>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Nessunaspaziatura"/>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Nessunaspaziatura"/>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Nessunaspaziatura"/>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Nessunaspaziatura"/>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Nessunaspaziatura"/>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Nessunaspaziatura"/>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Nessunaspaziatura"/>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Nessunaspaziatura"/>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Nessunaspaziatura"/>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Nessunaspaziatura"/>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Nessunaspaziatura"/>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Nessunaspaziatura"/>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Nessunaspaziatura"/>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Nessunaspaziatura"/>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Nessunaspaziatura"/>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Nessunaspaziatura"/>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Nessunaspaziatura"/>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Nessunaspaziatura"/>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Nessunaspaziatura"/>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Nessunaspaziatura"/>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Nessunaspaziatura"/>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Nessunaspaziatura"/>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Nessunaspaziatura"/>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Nessunaspaziatura"/>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Nessunaspaziatura"/>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Nessunaspaziatura"/>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Nessunaspaziatura"/>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Nessunaspaziatura"/>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Nessunaspaziatura"/>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Nessunaspaziatura"/>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Nessunaspaziatura"/>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Nessunaspaziatura"/>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Nessunaspaziatura"/>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Nessunaspaziatura"/>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Nessunaspaziatura"/>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Nessunaspaziatura"/>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Nessunaspaziatura"/>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Nessunaspaziatura"/>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Nessunaspaziatura"/>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Nessunaspaziatura"/>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Nessunaspaziatura"/>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Nessunaspaziatura"/>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Nessunaspaziatura"/>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Nessunaspaziatura"/>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Nessunaspaziatura"/>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Nessunaspaziatura"/>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Nessunaspaziatura"/>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Nessunaspaziatura"/>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Nessunaspaziatura"/>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Nessunaspaziatura"/>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Nessunaspaziatura"/>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Nessunaspaziatura"/>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Nessunaspaziatura"/>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Nessunaspaziatura"/>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Nessunaspaziatura"/>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Nessunaspaziatura"/>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Nessunaspaziatura"/>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Nessunaspaziatura"/>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Nessunaspaziatura"/>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Nessunaspaziatura"/>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Nessunaspaziatura"/>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Nessunaspaziatura"/>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Nessunaspaziatura"/>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Nessunaspaziatura"/>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Nessunaspaziatura"/>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Nessunaspaziatura"/>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Nessunaspaziatura"/>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Nessunaspaziatura"/>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Nessunaspaziatura"/>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Nessunaspaziatura"/>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Nessunaspaziatura"/>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Nessunaspaziatura"/>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Nessunaspaziatura"/>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Nessunaspaziatura"/>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Nessunaspaziatura"/>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Nessunaspaziatura"/>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Nessunaspaziatura"/>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Nessunaspaziatura"/>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Nessunaspaziatura"/>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Nessunaspaziatura"/>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Nessunaspaziatura"/>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Nessunaspaziatura"/>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Nessunaspaziatura"/>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Nessunaspaziatura"/>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Nessunaspaziatura"/>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Nessunaspaziatura"/>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Nessunaspaziatura"/>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Nessunaspaziatura"/>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Nessunaspaziatura"/>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Nessunaspaziatura"/>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Nessunaspaziatura"/>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Nessunaspaziatura"/>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Nessunaspaziatura"/>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Nessunaspaziatura"/>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Nessunaspaziatura"/>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Nessunaspaziatura"/>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Nessunaspaziatura"/>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Nessunaspaziatura"/>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Nessunaspaziatura"/>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Nessunaspaziatura"/>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Nessunaspaziatura"/>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Nessunaspaziatura"/>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Nessunaspaziatura"/>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Nessunaspaziatura"/>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Nessunaspaziatura"/>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RANCISCO DE BORJA JIMENEZ-ALFARO GONZALEZ" w:date="2024-08-20T09:12:00Z" w:initials="FJ">
    <w:p w14:paraId="5725D1A5" w14:textId="77777777" w:rsidR="0001495D" w:rsidRDefault="0001495D" w:rsidP="0001495D">
      <w:pPr>
        <w:pStyle w:val="Testocommento"/>
      </w:pPr>
      <w:r>
        <w:rPr>
          <w:rStyle w:val="Rimandocommento"/>
        </w:rPr>
        <w:annotationRef/>
      </w:r>
      <w:r>
        <w:t>Yo quitaría esta frase de aquí, no es necesaria y rompe el discurso</w:t>
      </w:r>
    </w:p>
  </w:comment>
  <w:comment w:id="4" w:author="Diana María Cruz Tejada" w:date="2024-08-22T12:01:00Z" w:initials="DC">
    <w:p w14:paraId="7AFD7B9B" w14:textId="77777777" w:rsidR="00AC009E" w:rsidRDefault="00AC009E" w:rsidP="00AC009E">
      <w:pPr>
        <w:pStyle w:val="Testocommento"/>
      </w:pPr>
      <w:r>
        <w:rPr>
          <w:rStyle w:val="Rimandocommento"/>
        </w:rPr>
        <w:annotationRef/>
      </w:r>
      <w:r>
        <w:t>De acuerdo</w:t>
      </w:r>
    </w:p>
  </w:comment>
  <w:comment w:id="108" w:author="Diana María Cruz Tejada" w:date="2024-08-22T13:20:00Z" w:initials="DC">
    <w:p w14:paraId="36D7990E" w14:textId="77777777" w:rsidR="00F96E0F" w:rsidRDefault="00F96E0F" w:rsidP="00F96E0F">
      <w:pPr>
        <w:pStyle w:val="Testocommento"/>
      </w:pPr>
      <w:r>
        <w:rPr>
          <w:rStyle w:val="Rimandocommento"/>
        </w:rPr>
        <w:annotationRef/>
      </w:r>
      <w:r>
        <w:t>Tal vez no es ya el momento de cambiarlo, pero esto se prodria reducir simplemente diciendo: 1. usamos fresh seeds para los primeros experimentos 2. se repitieron los experimentos con after ripened seeds, dado que Hydro-time models (Bradford, 2002), can be affected by seed dormancy. Todo el resto de info se podria reciclar para mas abajo.</w:t>
      </w:r>
    </w:p>
  </w:comment>
  <w:comment w:id="132" w:author="Diana María Cruz Tejada" w:date="2024-08-22T13:21:00Z" w:initials="DC">
    <w:p w14:paraId="44FEA91C" w14:textId="77777777" w:rsidR="00F96E0F" w:rsidRDefault="00F96E0F" w:rsidP="00F96E0F">
      <w:pPr>
        <w:pStyle w:val="Testocommento"/>
      </w:pPr>
      <w:r>
        <w:rPr>
          <w:rStyle w:val="Rimandocommento"/>
        </w:rPr>
        <w:annotationRef/>
      </w:r>
      <w:r>
        <w:t>Pre-treatment?</w:t>
      </w:r>
    </w:p>
  </w:comment>
  <w:comment w:id="133" w:author="Diana María Cruz Tejada" w:date="2024-08-22T13:23:00Z" w:initials="DC">
    <w:p w14:paraId="3C5BBBA3" w14:textId="77777777" w:rsidR="00F96E0F" w:rsidRDefault="00F96E0F" w:rsidP="00F96E0F">
      <w:pPr>
        <w:pStyle w:val="Testocommento"/>
      </w:pPr>
      <w:r>
        <w:rPr>
          <w:rStyle w:val="Rimandocommento"/>
        </w:rPr>
        <w:annotationRef/>
      </w:r>
      <w:r>
        <w:t>Siento que al llamarlo “storage treatment” (o en cualquir modo) se debe agregar la temperatura o las condiciones del storage</w:t>
      </w:r>
    </w:p>
  </w:comment>
  <w:comment w:id="144" w:author="Diana María Cruz Tejada" w:date="2024-08-22T13:29:00Z" w:initials="DC">
    <w:p w14:paraId="494943D6" w14:textId="77777777" w:rsidR="009C79CB" w:rsidRDefault="009C79CB" w:rsidP="009C79CB">
      <w:pPr>
        <w:pStyle w:val="Testocommento"/>
      </w:pPr>
      <w:r>
        <w:rPr>
          <w:rStyle w:val="Rimandocommento"/>
        </w:rPr>
        <w:annotationRef/>
      </w:r>
      <w:r>
        <w:t>Aqui habia una re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25D1A5" w15:done="0"/>
  <w15:commentEx w15:paraId="7AFD7B9B" w15:paraIdParent="5725D1A5" w15:done="0"/>
  <w15:commentEx w15:paraId="36D7990E" w15:done="0"/>
  <w15:commentEx w15:paraId="44FEA91C" w15:done="0"/>
  <w15:commentEx w15:paraId="3C5BBBA3" w15:paraIdParent="44FEA91C" w15:done="0"/>
  <w15:commentEx w15:paraId="494943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8E87CC" w16cex:dateUtc="2024-08-20T07:12:00Z"/>
  <w16cex:commentExtensible w16cex:durableId="5932D7C5" w16cex:dateUtc="2024-08-22T10:01:00Z"/>
  <w16cex:commentExtensible w16cex:durableId="5B2A97EF" w16cex:dateUtc="2024-08-22T11:20:00Z"/>
  <w16cex:commentExtensible w16cex:durableId="6CB52AB9" w16cex:dateUtc="2024-08-22T11:21:00Z"/>
  <w16cex:commentExtensible w16cex:durableId="7EFE3B17" w16cex:dateUtc="2024-08-22T11:23:00Z"/>
  <w16cex:commentExtensible w16cex:durableId="16337C65" w16cex:dateUtc="2024-08-22T1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25D1A5" w16cid:durableId="578E87CC"/>
  <w16cid:commentId w16cid:paraId="7AFD7B9B" w16cid:durableId="5932D7C5"/>
  <w16cid:commentId w16cid:paraId="36D7990E" w16cid:durableId="5B2A97EF"/>
  <w16cid:commentId w16cid:paraId="44FEA91C" w16cid:durableId="6CB52AB9"/>
  <w16cid:commentId w16cid:paraId="3C5BBBA3" w16cid:durableId="7EFE3B17"/>
  <w16cid:commentId w16cid:paraId="494943D6" w16cid:durableId="16337C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8D91D" w14:textId="77777777" w:rsidR="00D27F06" w:rsidRDefault="00D27F06" w:rsidP="001B1818">
      <w:pPr>
        <w:spacing w:after="0" w:line="240" w:lineRule="auto"/>
      </w:pPr>
      <w:r>
        <w:separator/>
      </w:r>
    </w:p>
  </w:endnote>
  <w:endnote w:type="continuationSeparator" w:id="0">
    <w:p w14:paraId="563B3B19" w14:textId="77777777" w:rsidR="00D27F06" w:rsidRDefault="00D27F06"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0C3570" w:rsidRDefault="000C3570">
        <w:pPr>
          <w:pStyle w:val="Pidipa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7B1F91" w14:textId="77777777" w:rsidR="00D27F06" w:rsidRDefault="00D27F06" w:rsidP="001B1818">
      <w:pPr>
        <w:spacing w:after="0" w:line="240" w:lineRule="auto"/>
      </w:pPr>
      <w:r>
        <w:separator/>
      </w:r>
    </w:p>
  </w:footnote>
  <w:footnote w:type="continuationSeparator" w:id="0">
    <w:p w14:paraId="61A64D20" w14:textId="77777777" w:rsidR="00D27F06" w:rsidRDefault="00D27F06"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ISCO DE BORJA JIMENEZ-ALFARO GONZALEZ">
    <w15:presenceInfo w15:providerId="AD" w15:userId="S::jimenezalfaro@uniovi.es::7a07debb-7299-4e3a-b4e7-bb63edf1c6c5"/>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1495D"/>
    <w:rsid w:val="00014F4E"/>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B1B31"/>
    <w:rsid w:val="000C3570"/>
    <w:rsid w:val="000C362D"/>
    <w:rsid w:val="000E0BE8"/>
    <w:rsid w:val="000E5C7B"/>
    <w:rsid w:val="00100F42"/>
    <w:rsid w:val="00101E83"/>
    <w:rsid w:val="001063E3"/>
    <w:rsid w:val="001066DB"/>
    <w:rsid w:val="00110B55"/>
    <w:rsid w:val="00124222"/>
    <w:rsid w:val="00137075"/>
    <w:rsid w:val="0013760A"/>
    <w:rsid w:val="00147B8B"/>
    <w:rsid w:val="00153133"/>
    <w:rsid w:val="00161E37"/>
    <w:rsid w:val="001620E0"/>
    <w:rsid w:val="00171849"/>
    <w:rsid w:val="001761C5"/>
    <w:rsid w:val="001B0CFB"/>
    <w:rsid w:val="001B1818"/>
    <w:rsid w:val="001C3FF3"/>
    <w:rsid w:val="001C51A6"/>
    <w:rsid w:val="001D0FBB"/>
    <w:rsid w:val="001D40B5"/>
    <w:rsid w:val="001D6E88"/>
    <w:rsid w:val="001E2DA3"/>
    <w:rsid w:val="001F391F"/>
    <w:rsid w:val="00202F0E"/>
    <w:rsid w:val="0020643E"/>
    <w:rsid w:val="00224F91"/>
    <w:rsid w:val="002267BD"/>
    <w:rsid w:val="00236499"/>
    <w:rsid w:val="00236E9F"/>
    <w:rsid w:val="002434B5"/>
    <w:rsid w:val="0025072B"/>
    <w:rsid w:val="00260EDB"/>
    <w:rsid w:val="00282B8E"/>
    <w:rsid w:val="00296700"/>
    <w:rsid w:val="002A195C"/>
    <w:rsid w:val="002D2F9C"/>
    <w:rsid w:val="002D4B9F"/>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81EA7"/>
    <w:rsid w:val="00482614"/>
    <w:rsid w:val="004A640C"/>
    <w:rsid w:val="004D1F38"/>
    <w:rsid w:val="004D548F"/>
    <w:rsid w:val="004D6984"/>
    <w:rsid w:val="004F61A3"/>
    <w:rsid w:val="004F642E"/>
    <w:rsid w:val="004F7168"/>
    <w:rsid w:val="004F7730"/>
    <w:rsid w:val="00510C76"/>
    <w:rsid w:val="00513ED2"/>
    <w:rsid w:val="005253DA"/>
    <w:rsid w:val="00526E85"/>
    <w:rsid w:val="005354A3"/>
    <w:rsid w:val="005357C6"/>
    <w:rsid w:val="00546BD9"/>
    <w:rsid w:val="005622D3"/>
    <w:rsid w:val="00566B42"/>
    <w:rsid w:val="00567827"/>
    <w:rsid w:val="00584169"/>
    <w:rsid w:val="00584A98"/>
    <w:rsid w:val="005865D4"/>
    <w:rsid w:val="00591985"/>
    <w:rsid w:val="00594767"/>
    <w:rsid w:val="005A223D"/>
    <w:rsid w:val="005A25A3"/>
    <w:rsid w:val="005B1B04"/>
    <w:rsid w:val="005B69A1"/>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F0A6D"/>
    <w:rsid w:val="006F4174"/>
    <w:rsid w:val="006F66A2"/>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A26DC"/>
    <w:rsid w:val="008A48F5"/>
    <w:rsid w:val="008A578C"/>
    <w:rsid w:val="008B1548"/>
    <w:rsid w:val="008B7AE3"/>
    <w:rsid w:val="008C4B04"/>
    <w:rsid w:val="008C6558"/>
    <w:rsid w:val="008D5298"/>
    <w:rsid w:val="008E14A8"/>
    <w:rsid w:val="008E773E"/>
    <w:rsid w:val="008F1AB8"/>
    <w:rsid w:val="008F3F05"/>
    <w:rsid w:val="008F4C71"/>
    <w:rsid w:val="008F5656"/>
    <w:rsid w:val="009069DD"/>
    <w:rsid w:val="0092341A"/>
    <w:rsid w:val="00931DDD"/>
    <w:rsid w:val="00934CFA"/>
    <w:rsid w:val="00947A1A"/>
    <w:rsid w:val="00953FC7"/>
    <w:rsid w:val="00954E19"/>
    <w:rsid w:val="00976A4C"/>
    <w:rsid w:val="00976D18"/>
    <w:rsid w:val="00982F78"/>
    <w:rsid w:val="009856F2"/>
    <w:rsid w:val="00995BDB"/>
    <w:rsid w:val="009A0586"/>
    <w:rsid w:val="009A7345"/>
    <w:rsid w:val="009B3ACB"/>
    <w:rsid w:val="009C79CB"/>
    <w:rsid w:val="009D477D"/>
    <w:rsid w:val="009F26BB"/>
    <w:rsid w:val="009F5A64"/>
    <w:rsid w:val="00A02CE1"/>
    <w:rsid w:val="00A02E5A"/>
    <w:rsid w:val="00A1247E"/>
    <w:rsid w:val="00A129EE"/>
    <w:rsid w:val="00A12A16"/>
    <w:rsid w:val="00A16DAB"/>
    <w:rsid w:val="00A21BC3"/>
    <w:rsid w:val="00A640EA"/>
    <w:rsid w:val="00A67A23"/>
    <w:rsid w:val="00A73146"/>
    <w:rsid w:val="00A774A6"/>
    <w:rsid w:val="00A94B9A"/>
    <w:rsid w:val="00AA340C"/>
    <w:rsid w:val="00AC009E"/>
    <w:rsid w:val="00AC38D5"/>
    <w:rsid w:val="00B023A8"/>
    <w:rsid w:val="00B03FD1"/>
    <w:rsid w:val="00B05865"/>
    <w:rsid w:val="00B05DE0"/>
    <w:rsid w:val="00B06326"/>
    <w:rsid w:val="00B06B65"/>
    <w:rsid w:val="00B150D3"/>
    <w:rsid w:val="00B236BF"/>
    <w:rsid w:val="00B35986"/>
    <w:rsid w:val="00B37315"/>
    <w:rsid w:val="00B50F2C"/>
    <w:rsid w:val="00B65633"/>
    <w:rsid w:val="00B7033B"/>
    <w:rsid w:val="00B730F1"/>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546A"/>
    <w:rsid w:val="00C86E16"/>
    <w:rsid w:val="00C9558C"/>
    <w:rsid w:val="00CA0629"/>
    <w:rsid w:val="00CA4B17"/>
    <w:rsid w:val="00CB0C97"/>
    <w:rsid w:val="00CB39BD"/>
    <w:rsid w:val="00CB462F"/>
    <w:rsid w:val="00CB5AD3"/>
    <w:rsid w:val="00CB708F"/>
    <w:rsid w:val="00CC15C1"/>
    <w:rsid w:val="00CD2EC3"/>
    <w:rsid w:val="00CD747B"/>
    <w:rsid w:val="00CE3BEF"/>
    <w:rsid w:val="00CE4B32"/>
    <w:rsid w:val="00CF2F1D"/>
    <w:rsid w:val="00CF6054"/>
    <w:rsid w:val="00CF6E13"/>
    <w:rsid w:val="00D134DE"/>
    <w:rsid w:val="00D141E4"/>
    <w:rsid w:val="00D23554"/>
    <w:rsid w:val="00D27F06"/>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84049"/>
    <w:rsid w:val="00D955CC"/>
    <w:rsid w:val="00DA10B0"/>
    <w:rsid w:val="00DB6288"/>
    <w:rsid w:val="00DC3071"/>
    <w:rsid w:val="00DC4BAC"/>
    <w:rsid w:val="00DD4936"/>
    <w:rsid w:val="00DE61A6"/>
    <w:rsid w:val="00DF1093"/>
    <w:rsid w:val="00DF575C"/>
    <w:rsid w:val="00DF7573"/>
    <w:rsid w:val="00E06958"/>
    <w:rsid w:val="00E22023"/>
    <w:rsid w:val="00E2552B"/>
    <w:rsid w:val="00E26E03"/>
    <w:rsid w:val="00E31540"/>
    <w:rsid w:val="00E31C8D"/>
    <w:rsid w:val="00E33588"/>
    <w:rsid w:val="00E42DA2"/>
    <w:rsid w:val="00E44847"/>
    <w:rsid w:val="00E55A29"/>
    <w:rsid w:val="00E81594"/>
    <w:rsid w:val="00E817DB"/>
    <w:rsid w:val="00E86BD7"/>
    <w:rsid w:val="00E90F30"/>
    <w:rsid w:val="00E97026"/>
    <w:rsid w:val="00EA57C1"/>
    <w:rsid w:val="00EB34AF"/>
    <w:rsid w:val="00ED4FD6"/>
    <w:rsid w:val="00ED5059"/>
    <w:rsid w:val="00EF5026"/>
    <w:rsid w:val="00F01DCC"/>
    <w:rsid w:val="00F04E0C"/>
    <w:rsid w:val="00F10AB1"/>
    <w:rsid w:val="00F1181B"/>
    <w:rsid w:val="00F27E3C"/>
    <w:rsid w:val="00F33252"/>
    <w:rsid w:val="00F33E17"/>
    <w:rsid w:val="00F552D3"/>
    <w:rsid w:val="00F71699"/>
    <w:rsid w:val="00F73381"/>
    <w:rsid w:val="00F80196"/>
    <w:rsid w:val="00F82C37"/>
    <w:rsid w:val="00F96E0F"/>
    <w:rsid w:val="00FA0C77"/>
    <w:rsid w:val="00FA617A"/>
    <w:rsid w:val="00FC46E9"/>
    <w:rsid w:val="00FC4B35"/>
    <w:rsid w:val="00FC67C6"/>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594767"/>
    <w:rPr>
      <w:kern w:val="2"/>
      <w:lang w:val="en-GB"/>
      <w14:ligatures w14:val="standardContextual"/>
    </w:rPr>
  </w:style>
  <w:style w:type="paragraph" w:styleId="Titolo1">
    <w:name w:val="heading 1"/>
    <w:basedOn w:val="Normale"/>
    <w:next w:val="Normale"/>
    <w:link w:val="Titolo1Carattere"/>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itolo2Carattere">
    <w:name w:val="Titolo 2 Carattere"/>
    <w:basedOn w:val="Carpredefinitoparagrafo"/>
    <w:link w:val="Tito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itolo3Carattere">
    <w:name w:val="Titolo 3 Carattere"/>
    <w:basedOn w:val="Carpredefinitoparagrafo"/>
    <w:link w:val="Tito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aragrafoelenco">
    <w:name w:val="List Paragraph"/>
    <w:basedOn w:val="Normale"/>
    <w:uiPriority w:val="34"/>
    <w:qFormat/>
    <w:rsid w:val="00594767"/>
    <w:pPr>
      <w:ind w:left="720"/>
      <w:contextualSpacing/>
    </w:pPr>
  </w:style>
  <w:style w:type="character" w:styleId="Rimandocommento">
    <w:name w:val="annotation reference"/>
    <w:basedOn w:val="Carpredefinitoparagrafo"/>
    <w:uiPriority w:val="99"/>
    <w:semiHidden/>
    <w:unhideWhenUsed/>
    <w:rsid w:val="00594767"/>
    <w:rPr>
      <w:sz w:val="16"/>
      <w:szCs w:val="16"/>
    </w:rPr>
  </w:style>
  <w:style w:type="paragraph" w:styleId="Testocommento">
    <w:name w:val="annotation text"/>
    <w:basedOn w:val="Normale"/>
    <w:link w:val="TestocommentoCarattere"/>
    <w:uiPriority w:val="99"/>
    <w:unhideWhenUsed/>
    <w:rsid w:val="00594767"/>
    <w:pPr>
      <w:spacing w:line="240" w:lineRule="auto"/>
    </w:pPr>
    <w:rPr>
      <w:sz w:val="20"/>
      <w:szCs w:val="20"/>
    </w:rPr>
  </w:style>
  <w:style w:type="character" w:customStyle="1" w:styleId="TestocommentoCarattere">
    <w:name w:val="Testo commento Carattere"/>
    <w:basedOn w:val="Carpredefinitoparagrafo"/>
    <w:link w:val="Testocommento"/>
    <w:uiPriority w:val="99"/>
    <w:rsid w:val="00594767"/>
    <w:rPr>
      <w:kern w:val="2"/>
      <w:sz w:val="20"/>
      <w:szCs w:val="20"/>
      <w:lang w:val="en-GB"/>
      <w14:ligatures w14:val="standardContextual"/>
    </w:rPr>
  </w:style>
  <w:style w:type="paragraph" w:styleId="Soggettocommento">
    <w:name w:val="annotation subject"/>
    <w:basedOn w:val="Testocommento"/>
    <w:next w:val="Testocommento"/>
    <w:link w:val="SoggettocommentoCarattere"/>
    <w:uiPriority w:val="99"/>
    <w:semiHidden/>
    <w:unhideWhenUsed/>
    <w:rsid w:val="00594767"/>
    <w:rPr>
      <w:b/>
      <w:bCs/>
    </w:rPr>
  </w:style>
  <w:style w:type="character" w:customStyle="1" w:styleId="SoggettocommentoCarattere">
    <w:name w:val="Soggetto commento Carattere"/>
    <w:basedOn w:val="TestocommentoCarattere"/>
    <w:link w:val="Soggettocommento"/>
    <w:uiPriority w:val="99"/>
    <w:semiHidden/>
    <w:rsid w:val="00594767"/>
    <w:rPr>
      <w:b/>
      <w:bCs/>
      <w:kern w:val="2"/>
      <w:sz w:val="20"/>
      <w:szCs w:val="20"/>
      <w:lang w:val="en-GB"/>
      <w14:ligatures w14:val="standardContextual"/>
    </w:rPr>
  </w:style>
  <w:style w:type="paragraph" w:styleId="Corpotesto">
    <w:name w:val="Body Text"/>
    <w:basedOn w:val="Normale"/>
    <w:link w:val="CorpotestoCarattere"/>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CorpotestoCarattere">
    <w:name w:val="Corpo testo Carattere"/>
    <w:basedOn w:val="Carpredefinitoparagrafo"/>
    <w:link w:val="Corpotesto"/>
    <w:rsid w:val="00594767"/>
    <w:rPr>
      <w:rFonts w:ascii="Arial" w:hAnsi="Arial" w:cs="Arial"/>
      <w:sz w:val="24"/>
      <w:szCs w:val="24"/>
      <w:lang w:val="en-US"/>
    </w:rPr>
  </w:style>
  <w:style w:type="character" w:styleId="Numeroriga">
    <w:name w:val="line number"/>
    <w:basedOn w:val="Carpredefinitoparagrafo"/>
    <w:uiPriority w:val="99"/>
    <w:semiHidden/>
    <w:unhideWhenUsed/>
    <w:rsid w:val="00594767"/>
  </w:style>
  <w:style w:type="paragraph" w:styleId="PreformattatoHTML">
    <w:name w:val="HTML Preformatted"/>
    <w:basedOn w:val="Normale"/>
    <w:link w:val="PreformattatoHTMLCarattere"/>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PreformattatoHTMLCarattere">
    <w:name w:val="Preformattato HTML Carattere"/>
    <w:basedOn w:val="Carpredefinitoparagrafo"/>
    <w:link w:val="PreformattatoHTML"/>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Carpredefinitoparagrafo"/>
    <w:rsid w:val="00594767"/>
  </w:style>
  <w:style w:type="character" w:styleId="Collegamentoipertestuale">
    <w:name w:val="Hyperlink"/>
    <w:basedOn w:val="Carpredefinitoparagrafo"/>
    <w:uiPriority w:val="99"/>
    <w:unhideWhenUsed/>
    <w:rsid w:val="00594767"/>
    <w:rPr>
      <w:color w:val="0563C1" w:themeColor="hyperlink"/>
      <w:u w:val="single"/>
    </w:rPr>
  </w:style>
  <w:style w:type="character" w:customStyle="1" w:styleId="Mencinsinresolver1">
    <w:name w:val="Mención sin resolver1"/>
    <w:basedOn w:val="Carpredefinitoparagrafo"/>
    <w:uiPriority w:val="99"/>
    <w:semiHidden/>
    <w:unhideWhenUsed/>
    <w:rsid w:val="00594767"/>
    <w:rPr>
      <w:color w:val="605E5C"/>
      <w:shd w:val="clear" w:color="auto" w:fill="E1DFDD"/>
    </w:rPr>
  </w:style>
  <w:style w:type="paragraph" w:styleId="Revisione">
    <w:name w:val="Revision"/>
    <w:hidden/>
    <w:uiPriority w:val="99"/>
    <w:semiHidden/>
    <w:rsid w:val="00594767"/>
    <w:pPr>
      <w:spacing w:after="0" w:line="240" w:lineRule="auto"/>
    </w:pPr>
    <w:rPr>
      <w:kern w:val="2"/>
      <w:lang w:val="en-GB"/>
      <w14:ligatures w14:val="standardContextual"/>
    </w:rPr>
  </w:style>
  <w:style w:type="table" w:styleId="Grigliatabella">
    <w:name w:val="Table Grid"/>
    <w:basedOn w:val="Tabellanormale"/>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olo">
    <w:name w:val="Title"/>
    <w:basedOn w:val="Normale"/>
    <w:next w:val="Normale"/>
    <w:link w:val="TitoloCarattere"/>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itoloCarattere">
    <w:name w:val="Titolo Carattere"/>
    <w:basedOn w:val="Carpredefinitoparagrafo"/>
    <w:link w:val="Titolo"/>
    <w:uiPriority w:val="1"/>
    <w:rsid w:val="00594767"/>
    <w:rPr>
      <w:rFonts w:ascii="Times New Roman" w:hAnsi="Times New Roman" w:cs="Times New Roman"/>
      <w:sz w:val="24"/>
      <w:szCs w:val="24"/>
      <w:lang w:val="es-ES"/>
      <w14:ligatures w14:val="standardContextual"/>
    </w:rPr>
  </w:style>
  <w:style w:type="paragraph" w:styleId="Testofumetto">
    <w:name w:val="Balloon Text"/>
    <w:basedOn w:val="Normale"/>
    <w:link w:val="TestofumettoCarattere"/>
    <w:uiPriority w:val="99"/>
    <w:semiHidden/>
    <w:unhideWhenUsed/>
    <w:rsid w:val="0059476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Carpredefinitoparagrafo"/>
    <w:uiPriority w:val="99"/>
    <w:semiHidden/>
    <w:unhideWhenUsed/>
    <w:rsid w:val="00594767"/>
    <w:rPr>
      <w:color w:val="605E5C"/>
      <w:shd w:val="clear" w:color="auto" w:fill="E1DFDD"/>
    </w:rPr>
  </w:style>
  <w:style w:type="character" w:customStyle="1" w:styleId="Mencinsinresolver3">
    <w:name w:val="Mención sin resolver3"/>
    <w:basedOn w:val="Carpredefinitoparagrafo"/>
    <w:uiPriority w:val="99"/>
    <w:semiHidden/>
    <w:unhideWhenUsed/>
    <w:rsid w:val="00594767"/>
    <w:rPr>
      <w:color w:val="605E5C"/>
      <w:shd w:val="clear" w:color="auto" w:fill="E1DFDD"/>
    </w:rPr>
  </w:style>
  <w:style w:type="paragraph" w:styleId="Intestazione">
    <w:name w:val="header"/>
    <w:basedOn w:val="Normale"/>
    <w:link w:val="IntestazioneCarattere"/>
    <w:uiPriority w:val="99"/>
    <w:unhideWhenUsed/>
    <w:rsid w:val="00594767"/>
    <w:pPr>
      <w:tabs>
        <w:tab w:val="center" w:pos="4252"/>
        <w:tab w:val="right" w:pos="8504"/>
      </w:tabs>
      <w:spacing w:after="0" w:line="240" w:lineRule="auto"/>
    </w:pPr>
  </w:style>
  <w:style w:type="character" w:customStyle="1" w:styleId="IntestazioneCarattere">
    <w:name w:val="Intestazione Carattere"/>
    <w:basedOn w:val="Carpredefinitoparagrafo"/>
    <w:link w:val="Intestazione"/>
    <w:uiPriority w:val="99"/>
    <w:rsid w:val="00594767"/>
    <w:rPr>
      <w:kern w:val="2"/>
      <w:lang w:val="en-GB"/>
      <w14:ligatures w14:val="standardContextual"/>
    </w:rPr>
  </w:style>
  <w:style w:type="paragraph" w:styleId="Pidipagina">
    <w:name w:val="footer"/>
    <w:basedOn w:val="Normale"/>
    <w:link w:val="PidipaginaCarattere"/>
    <w:uiPriority w:val="99"/>
    <w:unhideWhenUsed/>
    <w:rsid w:val="00594767"/>
    <w:pPr>
      <w:tabs>
        <w:tab w:val="center" w:pos="4252"/>
        <w:tab w:val="right" w:pos="8504"/>
      </w:tabs>
      <w:spacing w:after="0" w:line="240" w:lineRule="auto"/>
    </w:pPr>
  </w:style>
  <w:style w:type="character" w:customStyle="1" w:styleId="PidipaginaCarattere">
    <w:name w:val="Piè di pagina Carattere"/>
    <w:basedOn w:val="Carpredefinitoparagrafo"/>
    <w:link w:val="Pidipagina"/>
    <w:uiPriority w:val="99"/>
    <w:rsid w:val="00594767"/>
    <w:rPr>
      <w:kern w:val="2"/>
      <w:lang w:val="en-GB"/>
      <w14:ligatures w14:val="standardContextual"/>
    </w:rPr>
  </w:style>
  <w:style w:type="character" w:customStyle="1" w:styleId="cf01">
    <w:name w:val="cf01"/>
    <w:basedOn w:val="Carpredefinitoparagrafo"/>
    <w:rsid w:val="00594767"/>
    <w:rPr>
      <w:rFonts w:ascii="Segoe UI" w:hAnsi="Segoe UI" w:cs="Segoe UI" w:hint="default"/>
      <w:sz w:val="18"/>
      <w:szCs w:val="18"/>
    </w:rPr>
  </w:style>
  <w:style w:type="paragraph" w:styleId="Nessunaspaziatura">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e"/>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51</TotalTime>
  <Pages>26</Pages>
  <Words>53555</Words>
  <Characters>305267</Characters>
  <Application>Microsoft Office Word</Application>
  <DocSecurity>0</DocSecurity>
  <Lines>2543</Lines>
  <Paragraphs>716</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35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Diana María Cruz Tejada</cp:lastModifiedBy>
  <cp:revision>4</cp:revision>
  <dcterms:created xsi:type="dcterms:W3CDTF">2024-08-22T11:13:00Z</dcterms:created>
  <dcterms:modified xsi:type="dcterms:W3CDTF">2024-09-0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